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5522BBB" w14:textId="21851D98" w:rsidR="00FF56B2" w:rsidRPr="002A17FC" w:rsidRDefault="003F63AD" w:rsidP="002A17FC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</w:rPr>
      </w:pPr>
      <w:r w:rsidRPr="002A17FC">
        <w:rPr>
          <w:rFonts w:ascii="Times New Roman" w:hAnsi="Times New Roman" w:cs="Times New Roman"/>
          <w:b/>
          <w:bCs/>
          <w:sz w:val="22"/>
          <w:szCs w:val="22"/>
        </w:rPr>
        <w:t xml:space="preserve">Supplementary file </w:t>
      </w:r>
      <w:r w:rsidR="0077530E">
        <w:rPr>
          <w:rFonts w:ascii="Times New Roman" w:hAnsi="Times New Roman" w:cs="Times New Roman"/>
          <w:b/>
          <w:bCs/>
          <w:sz w:val="22"/>
          <w:szCs w:val="22"/>
        </w:rPr>
        <w:t>4</w:t>
      </w:r>
      <w:r w:rsidR="00266C39" w:rsidRPr="002A17FC">
        <w:rPr>
          <w:rFonts w:ascii="Times New Roman" w:hAnsi="Times New Roman" w:cs="Times New Roman"/>
          <w:b/>
          <w:bCs/>
          <w:sz w:val="22"/>
          <w:szCs w:val="22"/>
        </w:rPr>
        <w:t xml:space="preserve">. All identified functional </w:t>
      </w:r>
      <w:r w:rsidR="006E5628" w:rsidRPr="002A17FC">
        <w:rPr>
          <w:rFonts w:ascii="Times New Roman" w:hAnsi="Times New Roman" w:cs="Times New Roman"/>
          <w:b/>
          <w:bCs/>
          <w:sz w:val="22"/>
          <w:szCs w:val="22"/>
        </w:rPr>
        <w:t>single nucleotide variants (</w:t>
      </w:r>
      <w:r w:rsidR="00266C39" w:rsidRPr="002A17FC">
        <w:rPr>
          <w:rFonts w:ascii="Times New Roman" w:hAnsi="Times New Roman" w:cs="Times New Roman"/>
          <w:b/>
          <w:bCs/>
          <w:sz w:val="22"/>
          <w:szCs w:val="22"/>
        </w:rPr>
        <w:t>SNVs</w:t>
      </w:r>
      <w:r w:rsidR="006E5628" w:rsidRPr="002A17FC">
        <w:rPr>
          <w:rFonts w:ascii="Times New Roman" w:hAnsi="Times New Roman" w:cs="Times New Roman"/>
          <w:b/>
          <w:bCs/>
          <w:sz w:val="22"/>
          <w:szCs w:val="22"/>
        </w:rPr>
        <w:t>)</w:t>
      </w:r>
      <w:r w:rsidR="00266C39" w:rsidRPr="002A17FC">
        <w:rPr>
          <w:rFonts w:ascii="Times New Roman" w:hAnsi="Times New Roman" w:cs="Times New Roman"/>
          <w:b/>
          <w:bCs/>
          <w:sz w:val="22"/>
          <w:szCs w:val="22"/>
        </w:rPr>
        <w:t xml:space="preserve"> in</w:t>
      </w:r>
      <w:r w:rsidR="006E5628" w:rsidRPr="002A17FC">
        <w:rPr>
          <w:rFonts w:ascii="Times New Roman" w:hAnsi="Times New Roman" w:cs="Times New Roman"/>
          <w:b/>
          <w:bCs/>
          <w:sz w:val="22"/>
          <w:szCs w:val="22"/>
        </w:rPr>
        <w:t xml:space="preserve"> the</w:t>
      </w:r>
      <w:r w:rsidR="00266C39" w:rsidRPr="002A17FC">
        <w:rPr>
          <w:rFonts w:ascii="Times New Roman" w:hAnsi="Times New Roman" w:cs="Times New Roman"/>
          <w:b/>
          <w:bCs/>
          <w:sz w:val="22"/>
          <w:szCs w:val="22"/>
        </w:rPr>
        <w:t xml:space="preserve"> H3N2 virus with annotations.</w:t>
      </w:r>
    </w:p>
    <w:p w14:paraId="0C7E828C" w14:textId="77777777" w:rsidR="003F63AD" w:rsidRPr="002A17FC" w:rsidRDefault="003F63AD" w:rsidP="002A17FC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</w:rPr>
      </w:pP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566"/>
        <w:gridCol w:w="1015"/>
        <w:gridCol w:w="832"/>
        <w:gridCol w:w="536"/>
        <w:gridCol w:w="898"/>
        <w:gridCol w:w="735"/>
        <w:gridCol w:w="942"/>
        <w:gridCol w:w="1134"/>
        <w:gridCol w:w="1417"/>
        <w:gridCol w:w="2835"/>
        <w:gridCol w:w="2040"/>
      </w:tblGrid>
      <w:tr w:rsidR="00DC6DDA" w14:paraId="1DAF04C3" w14:textId="77777777" w:rsidTr="00327068">
        <w:tc>
          <w:tcPr>
            <w:tcW w:w="0" w:type="auto"/>
            <w:vAlign w:val="center"/>
          </w:tcPr>
          <w:p w14:paraId="6D271972" w14:textId="313FF866" w:rsidR="00DC6DDA" w:rsidRDefault="00DC6DDA" w:rsidP="00DC6DDA">
            <w:pPr>
              <w:jc w:val="center"/>
            </w:pPr>
            <w:r w:rsidRPr="002F5F6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Pig ID</w:t>
            </w:r>
          </w:p>
        </w:tc>
        <w:tc>
          <w:tcPr>
            <w:tcW w:w="0" w:type="auto"/>
            <w:vAlign w:val="center"/>
          </w:tcPr>
          <w:p w14:paraId="1008095A" w14:textId="7E293BDD" w:rsidR="00DC6DDA" w:rsidRDefault="00DC6DDA" w:rsidP="00DC6DDA">
            <w:pPr>
              <w:jc w:val="center"/>
            </w:pPr>
            <w:r w:rsidRPr="002F5F6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Treatment</w:t>
            </w:r>
          </w:p>
        </w:tc>
        <w:tc>
          <w:tcPr>
            <w:tcW w:w="0" w:type="auto"/>
            <w:vAlign w:val="center"/>
          </w:tcPr>
          <w:p w14:paraId="1F5B7A91" w14:textId="0EEA932F" w:rsidR="00DC6DDA" w:rsidRDefault="00DC6DDA" w:rsidP="00DC6DDA">
            <w:pPr>
              <w:jc w:val="center"/>
            </w:pPr>
            <w:r w:rsidRPr="002F5F6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Coding region</w:t>
            </w:r>
          </w:p>
        </w:tc>
        <w:tc>
          <w:tcPr>
            <w:tcW w:w="0" w:type="auto"/>
            <w:vAlign w:val="center"/>
          </w:tcPr>
          <w:p w14:paraId="1379E159" w14:textId="581D3C54" w:rsidR="00DC6DDA" w:rsidRDefault="00DC6DDA" w:rsidP="00DC6DDA">
            <w:pPr>
              <w:jc w:val="center"/>
            </w:pPr>
            <w:r w:rsidRPr="002F5F6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Site</w:t>
            </w:r>
          </w:p>
        </w:tc>
        <w:tc>
          <w:tcPr>
            <w:tcW w:w="0" w:type="auto"/>
            <w:vAlign w:val="center"/>
          </w:tcPr>
          <w:p w14:paraId="45C6D08C" w14:textId="74A03C94" w:rsidR="00DC6DDA" w:rsidRDefault="00DC6DDA" w:rsidP="00DC6DDA">
            <w:pPr>
              <w:jc w:val="center"/>
            </w:pPr>
            <w:r w:rsidRPr="002F5F6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Reference</w:t>
            </w:r>
          </w:p>
        </w:tc>
        <w:tc>
          <w:tcPr>
            <w:tcW w:w="0" w:type="auto"/>
            <w:vAlign w:val="center"/>
          </w:tcPr>
          <w:p w14:paraId="773B740E" w14:textId="4240E058" w:rsidR="00DC6DDA" w:rsidRDefault="00DC6DDA" w:rsidP="00DC6DDA">
            <w:pPr>
              <w:jc w:val="center"/>
            </w:pPr>
            <w:r w:rsidRPr="002F5F6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Variant</w:t>
            </w:r>
          </w:p>
        </w:tc>
        <w:tc>
          <w:tcPr>
            <w:tcW w:w="942" w:type="dxa"/>
            <w:vAlign w:val="center"/>
          </w:tcPr>
          <w:p w14:paraId="3EE03E30" w14:textId="4DEB5D12" w:rsidR="00DC6DDA" w:rsidRDefault="00DC6DDA" w:rsidP="00DC6DDA">
            <w:pPr>
              <w:jc w:val="center"/>
            </w:pPr>
            <w:r w:rsidRPr="002F5F67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F</w:t>
            </w:r>
            <w:r w:rsidRPr="002F5F6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requency (%)</w:t>
            </w:r>
          </w:p>
        </w:tc>
        <w:tc>
          <w:tcPr>
            <w:tcW w:w="1134" w:type="dxa"/>
            <w:vAlign w:val="center"/>
          </w:tcPr>
          <w:p w14:paraId="3BBE9014" w14:textId="595E51DB" w:rsidR="00DC6DDA" w:rsidRDefault="00DC6DDA" w:rsidP="00DC6DDA">
            <w:pPr>
              <w:jc w:val="center"/>
            </w:pPr>
            <w:r w:rsidRPr="002F5F6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Amino acid change</w:t>
            </w:r>
          </w:p>
        </w:tc>
        <w:tc>
          <w:tcPr>
            <w:tcW w:w="1417" w:type="dxa"/>
            <w:vAlign w:val="center"/>
          </w:tcPr>
          <w:p w14:paraId="18AA2489" w14:textId="127721FE" w:rsidR="00DC6DDA" w:rsidRDefault="00DC6DDA" w:rsidP="00DC6DDA">
            <w:pPr>
              <w:jc w:val="center"/>
            </w:pPr>
            <w:r w:rsidRPr="002F5F67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M</w:t>
            </w:r>
            <w:r w:rsidRPr="002F5F6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utation type</w:t>
            </w:r>
          </w:p>
        </w:tc>
        <w:tc>
          <w:tcPr>
            <w:tcW w:w="2835" w:type="dxa"/>
            <w:vAlign w:val="center"/>
          </w:tcPr>
          <w:p w14:paraId="52486A5E" w14:textId="5F3A8EAF" w:rsidR="00DC6DDA" w:rsidRDefault="00DC6DDA" w:rsidP="00DC6DDA">
            <w:pPr>
              <w:jc w:val="center"/>
            </w:pPr>
            <w:r w:rsidRPr="002F5F67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F</w:t>
            </w:r>
            <w:r w:rsidRPr="002F5F6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unctional </w:t>
            </w:r>
            <w:r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description</w:t>
            </w:r>
          </w:p>
        </w:tc>
        <w:tc>
          <w:tcPr>
            <w:tcW w:w="2040" w:type="dxa"/>
            <w:vAlign w:val="center"/>
          </w:tcPr>
          <w:p w14:paraId="3F2586BE" w14:textId="17A8F4F8" w:rsidR="00DC6DDA" w:rsidRDefault="00DC6DDA" w:rsidP="00DC6DDA">
            <w:pPr>
              <w:jc w:val="center"/>
            </w:pPr>
            <w:r w:rsidRPr="002F5F67"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F</w:t>
            </w:r>
            <w:r w:rsidRPr="002F5F6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unctional type</w:t>
            </w:r>
          </w:p>
        </w:tc>
      </w:tr>
      <w:tr w:rsidR="00B16E9D" w14:paraId="0E683ED1" w14:textId="77777777" w:rsidTr="00327068">
        <w:tc>
          <w:tcPr>
            <w:tcW w:w="0" w:type="auto"/>
            <w:vAlign w:val="center"/>
          </w:tcPr>
          <w:p w14:paraId="5E56693B" w14:textId="2B56884C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67</w:t>
            </w:r>
          </w:p>
        </w:tc>
        <w:tc>
          <w:tcPr>
            <w:tcW w:w="0" w:type="auto"/>
            <w:vAlign w:val="center"/>
          </w:tcPr>
          <w:p w14:paraId="340FE5B5" w14:textId="48F7D64C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60EC3275" w14:textId="6EC88848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1</w:t>
            </w:r>
          </w:p>
        </w:tc>
        <w:tc>
          <w:tcPr>
            <w:tcW w:w="0" w:type="auto"/>
            <w:vAlign w:val="center"/>
          </w:tcPr>
          <w:p w14:paraId="6058AD4F" w14:textId="7A05B822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637</w:t>
            </w:r>
          </w:p>
        </w:tc>
        <w:tc>
          <w:tcPr>
            <w:tcW w:w="0" w:type="auto"/>
            <w:vAlign w:val="center"/>
          </w:tcPr>
          <w:p w14:paraId="44FDA4BD" w14:textId="4BB41E5B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51A5B5DC" w14:textId="126A931F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942" w:type="dxa"/>
            <w:vAlign w:val="center"/>
          </w:tcPr>
          <w:p w14:paraId="5D3E9289" w14:textId="3E3E6AF1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.8</w:t>
            </w:r>
          </w:p>
        </w:tc>
        <w:tc>
          <w:tcPr>
            <w:tcW w:w="1134" w:type="dxa"/>
            <w:vAlign w:val="center"/>
          </w:tcPr>
          <w:p w14:paraId="448874E6" w14:textId="40F37D10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213I</w:t>
            </w:r>
          </w:p>
        </w:tc>
        <w:tc>
          <w:tcPr>
            <w:tcW w:w="1417" w:type="dxa"/>
            <w:vAlign w:val="center"/>
          </w:tcPr>
          <w:p w14:paraId="41F9814F" w14:textId="01F9CA12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1BE280CE" w14:textId="3535F58D" w:rsidR="00B16E9D" w:rsidRDefault="000746C2" w:rsidP="00B16E9D">
            <w:pPr>
              <w:jc w:val="center"/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M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C-terminal) vRNP binding reg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42-6822","author":[{"dropping-particle":"","family":"Baudin","given":"Florence","non-dropping-particle":"","parse-names":false,"suffix":""},{"dropping-particle":"","family":"Petit","given":"Isabelle","non-dropping-particle":"","parse-names":false,"suffix":""},{"dropping-particle":"","family":"Weissenhorn","given":"Winfried","non-dropping-particle":"","parse-names":false,"suffix":""},{"dropping-particle":"","family":"Ruigrok","given":"Rob W H","non-dropping-particle":"","parse-names":false,"suffix":""}],"container-title":"Virology","id":"ITEM-1","issue":"1","issued":{"date-parts":[["2001"]]},"page":"102-108","publisher":"Elsevier","title":"In vitro dissection of the membrane and RNP binding activities of influenza virus M1 protein","type":"article-journal","volume":"281"},"uris":["http://www.mendeley.com/documents/?uuid=619f8c23-ca53-4b95-a316-0bde20201427"]}],"mendeley":{"formattedCitation":"(Baudin, Petit, Weissenhorn, &amp; Ruigrok, 2001)","plainTextFormattedCitation":"(Baudin, Petit, Weissenhorn, &amp; Ruigrok, 2001)","previouslyFormattedCitation":"[1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Baudin, Petit, Weissenhorn, &amp; Ruigrok, 2001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5B740ECA" w14:textId="751BBF90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us assembly, budding and release</w:t>
            </w:r>
          </w:p>
        </w:tc>
      </w:tr>
      <w:tr w:rsidR="00B16E9D" w14:paraId="353B13AF" w14:textId="77777777" w:rsidTr="00327068">
        <w:tc>
          <w:tcPr>
            <w:tcW w:w="0" w:type="auto"/>
            <w:vAlign w:val="center"/>
          </w:tcPr>
          <w:p w14:paraId="503E8CD3" w14:textId="31B793EB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86</w:t>
            </w:r>
          </w:p>
        </w:tc>
        <w:tc>
          <w:tcPr>
            <w:tcW w:w="0" w:type="auto"/>
            <w:vAlign w:val="center"/>
          </w:tcPr>
          <w:p w14:paraId="0AAD5DA3" w14:textId="4A05A239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37EDE7AB" w14:textId="1E211D75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1</w:t>
            </w:r>
          </w:p>
        </w:tc>
        <w:tc>
          <w:tcPr>
            <w:tcW w:w="0" w:type="auto"/>
            <w:vAlign w:val="center"/>
          </w:tcPr>
          <w:p w14:paraId="3CDD6077" w14:textId="4875EAC9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389</w:t>
            </w:r>
          </w:p>
        </w:tc>
        <w:tc>
          <w:tcPr>
            <w:tcW w:w="0" w:type="auto"/>
            <w:vAlign w:val="center"/>
          </w:tcPr>
          <w:p w14:paraId="13CA8ACD" w14:textId="57FD575C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5C3B9E95" w14:textId="1D9AB8B2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942" w:type="dxa"/>
            <w:vAlign w:val="center"/>
          </w:tcPr>
          <w:p w14:paraId="763F983C" w14:textId="7B996455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.2</w:t>
            </w:r>
          </w:p>
        </w:tc>
        <w:tc>
          <w:tcPr>
            <w:tcW w:w="1134" w:type="dxa"/>
            <w:vAlign w:val="center"/>
          </w:tcPr>
          <w:p w14:paraId="00C03B66" w14:textId="5811B670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L130P</w:t>
            </w:r>
          </w:p>
        </w:tc>
        <w:tc>
          <w:tcPr>
            <w:tcW w:w="1417" w:type="dxa"/>
            <w:vAlign w:val="center"/>
          </w:tcPr>
          <w:p w14:paraId="69B3666F" w14:textId="66C9D114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226D9AE0" w14:textId="34715FC4" w:rsidR="00B16E9D" w:rsidRDefault="00327068" w:rsidP="00B16E9D">
            <w:pPr>
              <w:jc w:val="center"/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M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1 lipid/membrane binding region </w:t>
            </w:r>
            <w:r w:rsidR="00217FDB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Gregoriades","given":"A","non-dropping-particle":"","parse-names":false,"suffix":""},{"dropping-particle":"","family":"Frangione","given":"B","non-dropping-particle":"","parse-names":false,"suffix":""}],"container-title":"Journal of Virology","id":"ITEM-1","issue":"1","issued":{"date-parts":[["1981"]]},"page":"323-328","publisher":"Am Soc Microbiol","title":"Insertion of influenza M protein into the viral lipid bilayer and localization of site of insertion.","type":"article-journal","volume":"40"},"uris":["http://www.mendeley.com/documents/?uuid=b3e7020e-578c-4247-a1e0-e96396585891"]},{"id":"ITEM-2","itemData":{"ISSN":"0042-6822","author":[{"dropping-particle":"","family":"Baudin","given":"Florence","non-dropping-particle":"","parse-names":false,"suffix":""},{"dropping-particle":"","family":"Petit","given":"Isabelle","non-dropping-particle":"","parse-names":false,"suffix":""},{"dropping-particle":"","family":"Weissenhorn","given":"Winfried","non-dropping-particle":"","parse-names":false,"suffix":""},{"dropping-particle":"","family":"Ruigrok","given":"Rob W H","non-dropping-particle":"","parse-names":false,"suffix":""}],"container-title":"Virology","id":"ITEM-2","issue":"1","issued":{"date-parts":[["2001"]]},"page":"102-108","publisher":"Elsevier","title":"In vitro dissection of the membrane and RNP binding activities of influenza virus M1 protein","type":"article-journal","volume":"281"},"uris":["http://www.mendeley.com/documents/?uuid=619f8c23-ca53-4b95-a316-0bde20201427"]}],"mendeley":{"formattedCitation":"(Baudin et al., 2001; Gregoriades &amp; Frangione, 1981)","plainTextFormattedCitation":"(Baudin et al., 2001; Gregoriades &amp; Frangione, 1981)","previouslyFormattedCitation":"[1,2]"},"properties":{"noteIndex":0},"schema":"https://github.com/citation-style-language/schema/raw/master/csl-citation.json"}</w:instrText>
            </w:r>
            <w:r w:rsidR="00217FDB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Baudin et al., 2001; Gregoriades &amp; Frangione, 1981)</w:t>
            </w:r>
            <w:r w:rsidR="00217FDB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61DB4D8D" w14:textId="4490FDCF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us assembly, budding and release</w:t>
            </w:r>
          </w:p>
        </w:tc>
      </w:tr>
      <w:tr w:rsidR="00B16E9D" w14:paraId="67C2589D" w14:textId="77777777" w:rsidTr="00327068">
        <w:tc>
          <w:tcPr>
            <w:tcW w:w="0" w:type="auto"/>
            <w:vAlign w:val="center"/>
          </w:tcPr>
          <w:p w14:paraId="366EE4E9" w14:textId="6AB25CB6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99</w:t>
            </w:r>
          </w:p>
        </w:tc>
        <w:tc>
          <w:tcPr>
            <w:tcW w:w="0" w:type="auto"/>
            <w:vAlign w:val="center"/>
          </w:tcPr>
          <w:p w14:paraId="57508B4C" w14:textId="61B278F2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47FCB57B" w14:textId="7773C92C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1</w:t>
            </w:r>
          </w:p>
        </w:tc>
        <w:tc>
          <w:tcPr>
            <w:tcW w:w="0" w:type="auto"/>
            <w:vAlign w:val="center"/>
          </w:tcPr>
          <w:p w14:paraId="44CB057A" w14:textId="6EBCF35D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06</w:t>
            </w:r>
          </w:p>
        </w:tc>
        <w:tc>
          <w:tcPr>
            <w:tcW w:w="0" w:type="auto"/>
            <w:vAlign w:val="center"/>
          </w:tcPr>
          <w:p w14:paraId="3B9DF256" w14:textId="2D0D3725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35669EFD" w14:textId="53AC537D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942" w:type="dxa"/>
            <w:vAlign w:val="center"/>
          </w:tcPr>
          <w:p w14:paraId="3CEE3045" w14:textId="46AB0757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3</w:t>
            </w:r>
          </w:p>
        </w:tc>
        <w:tc>
          <w:tcPr>
            <w:tcW w:w="1134" w:type="dxa"/>
            <w:vAlign w:val="center"/>
          </w:tcPr>
          <w:p w14:paraId="18BE912C" w14:textId="3A90C88B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136R</w:t>
            </w:r>
          </w:p>
        </w:tc>
        <w:tc>
          <w:tcPr>
            <w:tcW w:w="1417" w:type="dxa"/>
            <w:vAlign w:val="center"/>
          </w:tcPr>
          <w:p w14:paraId="61D4111C" w14:textId="6766E37A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1FA14DFE" w14:textId="2869E554" w:rsidR="00B16E9D" w:rsidRDefault="00217FDB" w:rsidP="00B16E9D">
            <w:pPr>
              <w:jc w:val="center"/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M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1 lipid/membrane binding reg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42-6822","author":[{"dropping-particle":"","family":"Baudin","given":"Florence","non-dropping-particle":"","parse-names":false,"suffix":""},{"dropping-particle":"","family":"Petit","given":"Isabelle","non-dropping-particle":"","parse-names":false,"suffix":""},{"dropping-particle":"","family":"Weissenhorn","given":"Winfried","non-dropping-particle":"","parse-names":false,"suffix":""},{"dropping-particle":"","family":"Ruigrok","given":"Rob W H","non-dropping-particle":"","parse-names":false,"suffix":""}],"container-title":"Virology","id":"ITEM-1","issue":"1","issued":{"date-parts":[["2001"]]},"page":"102-108","publisher":"Elsevier","title":"In vitro dissection of the membrane and RNP binding activities of influenza virus M1 protein","type":"article-journal","volume":"281"},"uris":["http://www.mendeley.com/documents/?uuid=619f8c23-ca53-4b95-a316-0bde20201427"]},{"id":"ITEM-2","itemData":{"ISSN":"0022-538X","author":[{"dropping-particle":"","family":"Ye","given":"Zhiping","non-dropping-particle":"","parse-names":false,"suffix":""},{"dropping-particle":"","family":"Liu","given":"Teresa","non-dropping-particle":"","parse-names":false,"suffix":""},{"dropping-particle":"","family":"Offringa","given":"Daniel P","non-dropping-particle":"","parse-names":false,"suffix":""},{"dropping-particle":"","family":"McInnis","given":"Jonathan","non-dropping-particle":"","parse-names":false,"suffix":""},{"dropping-particle":"","family":"Levandowski","given":"Roland A","non-dropping-particle":"","parse-names":false,"suffix":""}],"container-title":"Journal of virology","id":"ITEM-2","issue":"9","issued":{"date-parts":[["1999"]]},"page":"7467-7473","publisher":"Am Soc Microbiol","title":"Association of influenza virus matrix protein with ribonucleoproteins","type":"article-journal","volume":"73"},"uris":["http://www.mendeley.com/documents/?uuid=7e3dfc56-d925-4da0-945c-acd4091b742d"]}],"mendeley":{"formattedCitation":"(Baudin et al., 2001; Z. Ye, Liu, Offringa, McInnis, &amp; Levandowski, 1999)","plainTextFormattedCitation":"(Baudin et al., 2001; Z. Ye, Liu, Offringa, McInnis, &amp; Levandowski, 1999)","previouslyFormattedCitation":"[1,3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Baudin et al., 2001; Z. Ye, Liu, Offringa, McInnis, &amp; Levandowski, 1999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2040" w:type="dxa"/>
            <w:vAlign w:val="center"/>
          </w:tcPr>
          <w:p w14:paraId="0A39D58E" w14:textId="0965C9D7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us assembly, budding and release</w:t>
            </w:r>
          </w:p>
        </w:tc>
      </w:tr>
      <w:tr w:rsidR="00B16E9D" w14:paraId="4C6A9A75" w14:textId="77777777" w:rsidTr="00327068">
        <w:tc>
          <w:tcPr>
            <w:tcW w:w="0" w:type="auto"/>
            <w:vAlign w:val="center"/>
          </w:tcPr>
          <w:p w14:paraId="25CE696F" w14:textId="579B90C0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99</w:t>
            </w:r>
          </w:p>
        </w:tc>
        <w:tc>
          <w:tcPr>
            <w:tcW w:w="0" w:type="auto"/>
            <w:vAlign w:val="center"/>
          </w:tcPr>
          <w:p w14:paraId="7AAF9E76" w14:textId="485A8404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3E5F1E96" w14:textId="2FF99B9D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1</w:t>
            </w:r>
          </w:p>
        </w:tc>
        <w:tc>
          <w:tcPr>
            <w:tcW w:w="0" w:type="auto"/>
            <w:vAlign w:val="center"/>
          </w:tcPr>
          <w:p w14:paraId="622534EF" w14:textId="61D12886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51</w:t>
            </w:r>
          </w:p>
        </w:tc>
        <w:tc>
          <w:tcPr>
            <w:tcW w:w="0" w:type="auto"/>
            <w:vAlign w:val="center"/>
          </w:tcPr>
          <w:p w14:paraId="486CA9DD" w14:textId="6F094E4C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0" w:type="auto"/>
            <w:vAlign w:val="center"/>
          </w:tcPr>
          <w:p w14:paraId="0BBD527D" w14:textId="150BBF8D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942" w:type="dxa"/>
            <w:vAlign w:val="center"/>
          </w:tcPr>
          <w:p w14:paraId="791238A8" w14:textId="2A457531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3</w:t>
            </w:r>
          </w:p>
        </w:tc>
        <w:tc>
          <w:tcPr>
            <w:tcW w:w="1134" w:type="dxa"/>
            <w:vAlign w:val="center"/>
          </w:tcPr>
          <w:p w14:paraId="4B148E86" w14:textId="5F6A5EE0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184N</w:t>
            </w:r>
          </w:p>
        </w:tc>
        <w:tc>
          <w:tcPr>
            <w:tcW w:w="1417" w:type="dxa"/>
            <w:vAlign w:val="center"/>
          </w:tcPr>
          <w:p w14:paraId="6EAC9081" w14:textId="7131AFC9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6D309F4B" w14:textId="3FC9F33B" w:rsidR="00B16E9D" w:rsidRDefault="00217FDB" w:rsidP="00B16E9D">
            <w:pPr>
              <w:jc w:val="center"/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M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C-terminal) vRNP binding reg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42-6822","author":[{"dropping-particle":"","family":"Baudin","given":"Florence","non-dropping-particle":"","parse-names":false,"suffix":""},{"dropping-particle":"","family":"Petit","given":"Isabelle","non-dropping-particle":"","parse-names":false,"suffix":""},{"dropping-particle":"","family":"Weissenhorn","given":"Winfried","non-dropping-particle":"","parse-names":false,"suffix":""},{"dropping-particle":"","family":"Ruigrok","given":"Rob W H","non-dropping-particle":"","parse-names":false,"suffix":""}],"container-title":"Virology","id":"ITEM-1","issue":"1","issued":{"date-parts":[["2001"]]},"page":"102-108","publisher":"Elsevier","title":"In vitro dissection of the membrane and RNP binding activities of influenza virus M1 protein","type":"article-journal","volume":"281"},"uris":["http://www.mendeley.com/documents/?uuid=619f8c23-ca53-4b95-a316-0bde20201427"]}],"mendeley":{"formattedCitation":"(Baudin et al., 2001)","plainTextFormattedCitation":"(Baudin et al., 2001)","previouslyFormattedCitation":"[1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Baudin et al., 2001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7D5BF8F4" w14:textId="20FCF634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us assembly, budding and release</w:t>
            </w:r>
          </w:p>
        </w:tc>
      </w:tr>
      <w:tr w:rsidR="00B16E9D" w14:paraId="65A31D92" w14:textId="77777777" w:rsidTr="00327068">
        <w:tc>
          <w:tcPr>
            <w:tcW w:w="0" w:type="auto"/>
            <w:vAlign w:val="center"/>
          </w:tcPr>
          <w:p w14:paraId="30B4510C" w14:textId="060CFF67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552</w:t>
            </w:r>
          </w:p>
        </w:tc>
        <w:tc>
          <w:tcPr>
            <w:tcW w:w="0" w:type="auto"/>
            <w:vAlign w:val="center"/>
          </w:tcPr>
          <w:p w14:paraId="10960B56" w14:textId="1776AC9E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673D8AC7" w14:textId="15D3AEFA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1</w:t>
            </w:r>
          </w:p>
        </w:tc>
        <w:tc>
          <w:tcPr>
            <w:tcW w:w="0" w:type="auto"/>
            <w:vAlign w:val="center"/>
          </w:tcPr>
          <w:p w14:paraId="3F01D866" w14:textId="300C92B1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3</w:t>
            </w:r>
          </w:p>
        </w:tc>
        <w:tc>
          <w:tcPr>
            <w:tcW w:w="0" w:type="auto"/>
            <w:vAlign w:val="center"/>
          </w:tcPr>
          <w:p w14:paraId="44D78E4E" w14:textId="530D9ADE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1C7B2A98" w14:textId="7EC02F3A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942" w:type="dxa"/>
            <w:vAlign w:val="center"/>
          </w:tcPr>
          <w:p w14:paraId="3C1DBE0B" w14:textId="45AD9172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3.4</w:t>
            </w:r>
          </w:p>
        </w:tc>
        <w:tc>
          <w:tcPr>
            <w:tcW w:w="1134" w:type="dxa"/>
            <w:vAlign w:val="center"/>
          </w:tcPr>
          <w:p w14:paraId="5C108802" w14:textId="0EC6A42D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I15V</w:t>
            </w:r>
          </w:p>
        </w:tc>
        <w:tc>
          <w:tcPr>
            <w:tcW w:w="1417" w:type="dxa"/>
            <w:vAlign w:val="center"/>
          </w:tcPr>
          <w:p w14:paraId="013E90AB" w14:textId="1A31A483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58409EBA" w14:textId="08A8D2DB" w:rsidR="00B16E9D" w:rsidRDefault="00217FDB" w:rsidP="00B16E9D">
            <w:pPr>
              <w:jc w:val="center"/>
            </w:pPr>
            <w:r w:rsidRPr="00884E8A">
              <w:rPr>
                <w:rFonts w:ascii="Times New Roman" w:hAnsi="Times New Roman" w:cs="Times New Roman" w:hint="eastAsia"/>
                <w:sz w:val="16"/>
                <w:szCs w:val="16"/>
              </w:rPr>
              <w:t>M1</w: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t xml:space="preserve"> (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N</w: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t>-terminal) vRNP binding regio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2F5097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2F5097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42-6822","author":[{"dropping-particle":"","family":"Baudin","given":"Florence","non-dropping-particle":"","parse-names":false,"suffix":""},{"dropping-particle":"","family":"Petit","given":"Isabelle","non-dropping-particle":"","parse-names":false,"suffix":""},{"dropping-particle":"","family":"Weissenhorn","given":"Winfried","non-dropping-particle":"","parse-names":false,"suffix":""},{"dropping-particle":"","family":"Ruigrok","given":"Rob W H","non-dropping-particle":"","parse-names":false,"suffix":""}],"container-title":"Virology","id":"ITEM-1","issue":"1","issued":{"date-parts":[["2001"]]},"page":"102-108","publisher":"Elsevier","title":"In vitro dissection of the membrane and RNP binding activities of influenza virus M1 protein","type":"article-journal","volume":"281"},"uris":["http://www.mendeley.com/documents/?uuid=619f8c23-ca53-4b95-a316-0bde20201427"]},{"id":"ITEM-2","itemData":{"ISSN":"0022-538X","author":[{"dropping-particle":"","family":"Ye","given":"Zhiping","non-dropping-particle":"","parse-names":false,"suffix":""},{"dropping-particle":"","family":"Liu","given":"Teresa","non-dropping-particle":"","parse-names":false,"suffix":""},{"dropping-particle":"","family":"Offringa","given":"Daniel P","non-dropping-particle":"","parse-names":false,"suffix":""},{"dropping-particle":"","family":"McInnis","given":"Jonathan","non-dropping-particle":"","parse-names":false,"suffix":""},{"dropping-particle":"","family":"Levandowski","given":"Roland A","non-dropping-particle":"","parse-names":false,"suffix":""}],"container-title":"Journal of virology","id":"ITEM-2","issue":"9","issued":{"date-parts":[["1999"]]},"page":"7467-7473","publisher":"Am Soc Microbiol","title":"Association of influenza virus matrix protein with ribonucleoproteins","type":"article-journal","volume":"73"},"uris":["http://www.mendeley.com/documents/?uuid=7e3dfc56-d925-4da0-945c-acd4091b742d"]}],"mendeley":{"formattedCitation":"(Baudin et al., 2001; Z. Ye et al., 1999)","plainTextFormattedCitation":"(Baudin et al., 2001; Z. Ye et al., 1999)","previouslyFormattedCitation":"[1,3]"},"properties":{"noteIndex":0},"schema":"https://github.com/citation-style-language/schema/raw/master/csl-citation.json"}</w:instrText>
            </w:r>
            <w:r w:rsidR="002F5097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Baudin et al., 2001; Z. Ye et al., 1999)</w:t>
            </w:r>
            <w:r w:rsidR="002F5097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42161EA9" w14:textId="237DEC1A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us assembly, budding and release</w:t>
            </w:r>
          </w:p>
        </w:tc>
      </w:tr>
      <w:tr w:rsidR="00B16E9D" w14:paraId="0698A16D" w14:textId="77777777" w:rsidTr="00327068">
        <w:tc>
          <w:tcPr>
            <w:tcW w:w="0" w:type="auto"/>
            <w:vAlign w:val="center"/>
          </w:tcPr>
          <w:p w14:paraId="3DB2649F" w14:textId="3BAECA3D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552</w:t>
            </w:r>
          </w:p>
        </w:tc>
        <w:tc>
          <w:tcPr>
            <w:tcW w:w="0" w:type="auto"/>
            <w:vAlign w:val="center"/>
          </w:tcPr>
          <w:p w14:paraId="7FCB07E4" w14:textId="3BA0259B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2AFAB7C1" w14:textId="74EC7799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1</w:t>
            </w:r>
          </w:p>
        </w:tc>
        <w:tc>
          <w:tcPr>
            <w:tcW w:w="0" w:type="auto"/>
            <w:vAlign w:val="center"/>
          </w:tcPr>
          <w:p w14:paraId="6F683FC0" w14:textId="6D646D5C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28</w:t>
            </w:r>
          </w:p>
        </w:tc>
        <w:tc>
          <w:tcPr>
            <w:tcW w:w="0" w:type="auto"/>
            <w:vAlign w:val="center"/>
          </w:tcPr>
          <w:p w14:paraId="0D62A463" w14:textId="4BFB07CC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1C49125B" w14:textId="2DE0CE50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942" w:type="dxa"/>
            <w:vAlign w:val="center"/>
          </w:tcPr>
          <w:p w14:paraId="3A51DCDD" w14:textId="2EB1A88B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31</w:t>
            </w:r>
          </w:p>
        </w:tc>
        <w:tc>
          <w:tcPr>
            <w:tcW w:w="1134" w:type="dxa"/>
            <w:vAlign w:val="center"/>
          </w:tcPr>
          <w:p w14:paraId="7192DFC7" w14:textId="7594FBEE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43T</w:t>
            </w:r>
          </w:p>
        </w:tc>
        <w:tc>
          <w:tcPr>
            <w:tcW w:w="1417" w:type="dxa"/>
            <w:vAlign w:val="center"/>
          </w:tcPr>
          <w:p w14:paraId="2A9FB8CD" w14:textId="7D80FE0B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4C814C57" w14:textId="2B8DA025" w:rsidR="00B16E9D" w:rsidRDefault="002F5097" w:rsidP="00B16E9D">
            <w:pPr>
              <w:jc w:val="center"/>
            </w:pPr>
            <w:r w:rsidRPr="00884E8A">
              <w:rPr>
                <w:rFonts w:ascii="Times New Roman" w:hAnsi="Times New Roman" w:cs="Times New Roman" w:hint="eastAsia"/>
                <w:sz w:val="16"/>
                <w:szCs w:val="16"/>
              </w:rPr>
              <w:t>M1</w: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t xml:space="preserve"> (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N</w:t>
            </w:r>
            <w:r w:rsidRPr="00884E8A">
              <w:rPr>
                <w:rFonts w:ascii="Times New Roman" w:hAnsi="Times New Roman" w:cs="Times New Roman"/>
                <w:sz w:val="16"/>
                <w:szCs w:val="16"/>
              </w:rPr>
              <w:t>-terminal) vRNP binding regio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42-6822","author":[{"dropping-particle":"","family":"Baudin","given":"Florence","non-dropping-particle":"","parse-names":false,"suffix":""},{"dropping-particle":"","family":"Petit","given":"Isabelle","non-dropping-particle":"","parse-names":false,"suffix":""},{"dropping-particle":"","family":"Weissenhorn","given":"Winfried","non-dropping-particle":"","parse-names":false,"suffix":""},{"dropping-particle":"","family":"Ruigrok","given":"Rob W H","non-dropping-particle":"","parse-names":false,"suffix":""}],"container-title":"Virology","id":"ITEM-1","issue":"1","issued":{"date-parts":[["2001"]]},"page":"102-108","publisher":"Elsevier","title":"In vitro dissection of the membrane and RNP binding activities of influenza virus M1 protein","type":"article-journal","volume":"281"},"uris":["http://www.mendeley.com/documents/?uuid=619f8c23-ca53-4b95-a316-0bde20201427"]},{"id":"ITEM-2","itemData":{"ISSN":"0022-538X","author":[{"dropping-particle":"","family":"Ye","given":"Zhiping","non-dropping-particle":"","parse-names":false,"suffix":""},{"dropping-particle":"","family":"Liu","given":"Teresa","non-dropping-particle":"","parse-names":false,"suffix":""},{"dropping-particle":"","family":"Offringa","given":"Daniel P","non-dropping-particle":"","parse-names":false,"suffix":""},{"dropping-particle":"","family":"McInnis","given":"Jonathan","non-dropping-particle":"","parse-names":false,"suffix":""},{"dropping-particle":"","family":"Levandowski","given":"Roland A","non-dropping-particle":"","parse-names":false,"suffix":""}],"container-title":"Journal of virology","id":"ITEM-2","issue":"9","issued":{"date-parts":[["1999"]]},"page":"7467-7473","publisher":"Am Soc Microbiol","title":"Association of influenza virus matrix protein with ribonucleoproteins","type":"article-journal","volume":"73"},"uris":["http://www.mendeley.com/documents/?uuid=7e3dfc56-d925-4da0-945c-acd4091b742d"]}],"mendeley":{"formattedCitation":"(Baudin et al., 2001; Z. Ye et al., 1999)","plainTextFormattedCitation":"(Baudin et al., 2001; Z. Ye et al., 1999)","previouslyFormattedCitation":"[1,3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Baudin et al., 2001; Z. Ye et al., 1999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175A8478" w14:textId="30D778AA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us assembly, budding and release</w:t>
            </w:r>
          </w:p>
        </w:tc>
      </w:tr>
      <w:tr w:rsidR="00B16E9D" w14:paraId="36F0005A" w14:textId="77777777" w:rsidTr="00327068">
        <w:tc>
          <w:tcPr>
            <w:tcW w:w="0" w:type="auto"/>
            <w:vAlign w:val="center"/>
          </w:tcPr>
          <w:p w14:paraId="28757E0F" w14:textId="3B916C5D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552</w:t>
            </w:r>
          </w:p>
        </w:tc>
        <w:tc>
          <w:tcPr>
            <w:tcW w:w="0" w:type="auto"/>
            <w:vAlign w:val="center"/>
          </w:tcPr>
          <w:p w14:paraId="3E71C66A" w14:textId="7A0B6AC6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2DD5967E" w14:textId="2EB50D10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1</w:t>
            </w:r>
          </w:p>
        </w:tc>
        <w:tc>
          <w:tcPr>
            <w:tcW w:w="0" w:type="auto"/>
            <w:vAlign w:val="center"/>
          </w:tcPr>
          <w:p w14:paraId="75FB2C46" w14:textId="40C45330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29</w:t>
            </w:r>
          </w:p>
        </w:tc>
        <w:tc>
          <w:tcPr>
            <w:tcW w:w="0" w:type="auto"/>
            <w:vAlign w:val="center"/>
          </w:tcPr>
          <w:p w14:paraId="3FDE64BA" w14:textId="7866EC15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51CB119B" w14:textId="2457B1D9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942" w:type="dxa"/>
            <w:vAlign w:val="center"/>
          </w:tcPr>
          <w:p w14:paraId="766F3F92" w14:textId="709BA613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5</w:t>
            </w:r>
          </w:p>
        </w:tc>
        <w:tc>
          <w:tcPr>
            <w:tcW w:w="1134" w:type="dxa"/>
            <w:vAlign w:val="center"/>
          </w:tcPr>
          <w:p w14:paraId="24E6C332" w14:textId="6F91D265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177D</w:t>
            </w:r>
          </w:p>
        </w:tc>
        <w:tc>
          <w:tcPr>
            <w:tcW w:w="1417" w:type="dxa"/>
            <w:vAlign w:val="center"/>
          </w:tcPr>
          <w:p w14:paraId="43DB1215" w14:textId="589EDEA3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46517CF4" w14:textId="312361DA" w:rsidR="00B16E9D" w:rsidRDefault="002F5097" w:rsidP="00B16E9D">
            <w:pPr>
              <w:jc w:val="center"/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M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C-terminal) vRNP binding reg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42-6822","author":[{"dropping-particle":"","family":"Baudin","given":"Florence","non-dropping-particle":"","parse-names":false,"suffix":""},{"dropping-particle":"","family":"Petit","given":"Isabelle","non-dropping-particle":"","parse-names":false,"suffix":""},{"dropping-particle":"","family":"Weissenhorn","given":"Winfried","non-dropping-particle":"","parse-names":false,"suffix":""},{"dropping-particle":"","family":"Ruigrok","given":"Rob W H","non-dropping-particle":"","parse-names":false,"suffix":""}],"container-title":"Virology","id":"ITEM-1","issue":"1","issued":{"date-parts":[["2001"]]},"page":"102-108","publisher":"Elsevier","title":"In vitro dissection of the membrane and RNP binding activities of influenza virus M1 protein","type":"article-journal","volume":"281"},"uris":["http://www.mendeley.com/documents/?uuid=619f8c23-ca53-4b95-a316-0bde20201427"]}],"mendeley":{"formattedCitation":"(Baudin et al., 2001)","plainTextFormattedCitation":"(Baudin et al., 2001)","previouslyFormattedCitation":"[1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Baudin et al., 2001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3F3387DD" w14:textId="553CD5B8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us assembly, budding and release</w:t>
            </w:r>
          </w:p>
        </w:tc>
      </w:tr>
      <w:tr w:rsidR="00B16E9D" w14:paraId="5E3586B3" w14:textId="77777777" w:rsidTr="00327068">
        <w:tc>
          <w:tcPr>
            <w:tcW w:w="0" w:type="auto"/>
            <w:vAlign w:val="center"/>
          </w:tcPr>
          <w:p w14:paraId="304A5915" w14:textId="54F6FC55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931</w:t>
            </w:r>
          </w:p>
        </w:tc>
        <w:tc>
          <w:tcPr>
            <w:tcW w:w="0" w:type="auto"/>
            <w:vAlign w:val="center"/>
          </w:tcPr>
          <w:p w14:paraId="2F48530C" w14:textId="7C6F1B57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04A6B3BA" w14:textId="72C2E89D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2</w:t>
            </w:r>
          </w:p>
        </w:tc>
        <w:tc>
          <w:tcPr>
            <w:tcW w:w="0" w:type="auto"/>
            <w:vAlign w:val="center"/>
          </w:tcPr>
          <w:p w14:paraId="0A499B2C" w14:textId="46B84083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836</w:t>
            </w:r>
          </w:p>
        </w:tc>
        <w:tc>
          <w:tcPr>
            <w:tcW w:w="0" w:type="auto"/>
            <w:vAlign w:val="center"/>
          </w:tcPr>
          <w:p w14:paraId="44D2AE17" w14:textId="1F7BCCB4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616D90A7" w14:textId="534EA30E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942" w:type="dxa"/>
            <w:vAlign w:val="center"/>
          </w:tcPr>
          <w:p w14:paraId="435350E0" w14:textId="1E3F0EFB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1</w:t>
            </w:r>
          </w:p>
        </w:tc>
        <w:tc>
          <w:tcPr>
            <w:tcW w:w="1134" w:type="dxa"/>
            <w:vAlign w:val="center"/>
          </w:tcPr>
          <w:p w14:paraId="6E528507" w14:textId="48414D20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50R</w:t>
            </w:r>
          </w:p>
        </w:tc>
        <w:tc>
          <w:tcPr>
            <w:tcW w:w="1417" w:type="dxa"/>
            <w:vAlign w:val="center"/>
          </w:tcPr>
          <w:p w14:paraId="6EC64DB5" w14:textId="61CFE9C1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48A015CF" w14:textId="49F0ABD1" w:rsidR="00B16E9D" w:rsidRPr="002F5097" w:rsidRDefault="002F5097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F5097">
              <w:rPr>
                <w:rFonts w:ascii="Times New Roman" w:hAnsi="Times New Roman" w:cs="Times New Roman"/>
                <w:sz w:val="16"/>
                <w:szCs w:val="16"/>
              </w:rPr>
              <w:t>C5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3C44A1">
              <w:rPr>
                <w:rFonts w:ascii="Times New Roman" w:hAnsi="Times New Roman" w:cs="Times New Roman"/>
                <w:sz w:val="16"/>
                <w:szCs w:val="16"/>
              </w:rPr>
              <w:t xml:space="preserve">is a </w:t>
            </w:r>
            <w:r w:rsidR="003C44A1" w:rsidRPr="003C44A1">
              <w:rPr>
                <w:rFonts w:ascii="Times New Roman" w:hAnsi="Times New Roman" w:cs="Times New Roman"/>
                <w:sz w:val="16"/>
                <w:szCs w:val="16"/>
              </w:rPr>
              <w:t>palmitoylation site</w:t>
            </w:r>
            <w:r w:rsidR="003C44A1">
              <w:rPr>
                <w:rFonts w:ascii="Times New Roman" w:hAnsi="Times New Roman" w:cs="Times New Roman"/>
                <w:sz w:val="16"/>
                <w:szCs w:val="16"/>
              </w:rPr>
              <w:t xml:space="preserve"> which associated with virus virulence in mouse and </w:t>
            </w:r>
            <w:r w:rsidR="003C44A1" w:rsidRPr="003C44A1">
              <w:rPr>
                <w:rFonts w:ascii="Times New Roman" w:hAnsi="Times New Roman" w:cs="Times New Roman"/>
                <w:sz w:val="16"/>
                <w:szCs w:val="16"/>
              </w:rPr>
              <w:t>M2 cholesterol binding</w:t>
            </w:r>
            <w:r w:rsidR="003C44A1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3C44A1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Grantham","given":"Michael L","non-dropping-particle":"","parse-names":false,"suffix":""},{"dropping-particle":"","family":"Wu","given":"Wai-Hong","non-dropping-particle":"","parse-names":false,"suffix":""},{"dropping-particle":"","family":"Lalime","given":"Erin N","non-dropping-particle":"","parse-names":false,"suffix":""},{"dropping-particle":"","family":"Lorenzo","given":"Maria E","non-dropping-particle":"","parse-names":false,"suffix":""},{"dropping-particle":"","family":"Klein","given":"Sabra L","non-dropping-particle":"","parse-names":false,"suffix":""},{"dropping-particle":"","family":"Pekosz","given":"Andrew","non-dropping-particle":"","parse-names":false,"suffix":""}],"container-title":"Journal of virology","id":"ITEM-1","issue":"17","issued":{"date-parts":[["2009"]]},"page":"8655-8661","publisher":"Am Soc Microbiol","title":"Palmitoylation of the influenza A virus M2 protein is not required for virus replication in vitro but contributes to virus virulence","type":"article-journal","volume":"83"},"uris":["http://www.mendeley.com/documents/?uuid=77068672-5105-4f4b-a596-9583d5d7b001"]},{"id":"ITEM-2","itemData":{"ISSN":"0175-7571","author":[{"dropping-particle":"","family":"Schroeder","given":"Cornelia","non-dropping-particle":"","parse-names":false,"suffix":""},{"dropping-particle":"","family":"Heider","given":"Harald","non-dropping-particle":"","parse-names":false,"suffix":""},{"dropping-particle":"","family":"Möncke-Buchner","given":"Elisabeth","non-dropping-particle":"","parse-names":false,"suffix":""},{"dropping-particle":"","family":"Lin","given":"Tse-I","non-dropping-particle":"","parse-names":false,"suffix":""}],"container-title":"European Biophysics Journal","id":"ITEM-2","issue":"1","issued":{"date-parts":[["2005"]]},"page":"52-66","publisher":"Springer","title":"The influenza virus ion channel and maturation cofactor M2 is a cholesterol-binding protein","type":"article-journal","volume":"34"},"uris":["http://www.mendeley.com/documents/?uuid=bcddb809-c2c4-4c93-9873-e8eda2934575"]}],"mendeley":{"formattedCitation":"(Grantham et al., 2009; Schroeder, Heider, Möncke-Buchner, &amp; Lin, 2005)","plainTextFormattedCitation":"(Grantham et al., 2009; Schroeder, Heider, Möncke-Buchner, &amp; Lin, 2005)","previouslyFormattedCitation":"[4,5]"},"properties":{"noteIndex":0},"schema":"https://github.com/citation-style-language/schema/raw/master/csl-citation.json"}</w:instrText>
            </w:r>
            <w:r w:rsidR="003C44A1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(Grantham </w:t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lastRenderedPageBreak/>
              <w:t>et al., 2009; Schroeder, Heider, Möncke-Buchner, &amp; Lin, 2005)</w:t>
            </w:r>
            <w:r w:rsidR="003C44A1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4071862F" w14:textId="6B3CB743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Determinant of pathogenicity, virulence and disease progress</w:t>
            </w: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i</w:t>
            </w: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on</w:t>
            </w:r>
          </w:p>
        </w:tc>
      </w:tr>
      <w:tr w:rsidR="00B16E9D" w14:paraId="29A5C8A1" w14:textId="77777777" w:rsidTr="00327068">
        <w:tc>
          <w:tcPr>
            <w:tcW w:w="0" w:type="auto"/>
            <w:vAlign w:val="center"/>
          </w:tcPr>
          <w:p w14:paraId="467D61C2" w14:textId="223B2CD6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934</w:t>
            </w:r>
          </w:p>
        </w:tc>
        <w:tc>
          <w:tcPr>
            <w:tcW w:w="0" w:type="auto"/>
            <w:vAlign w:val="center"/>
          </w:tcPr>
          <w:p w14:paraId="531C3C6C" w14:textId="76DF5CBB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7D46D91E" w14:textId="3A62CC04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1</w:t>
            </w:r>
          </w:p>
        </w:tc>
        <w:tc>
          <w:tcPr>
            <w:tcW w:w="0" w:type="auto"/>
            <w:vAlign w:val="center"/>
          </w:tcPr>
          <w:p w14:paraId="22044498" w14:textId="258FC6E5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76</w:t>
            </w:r>
          </w:p>
        </w:tc>
        <w:tc>
          <w:tcPr>
            <w:tcW w:w="0" w:type="auto"/>
            <w:vAlign w:val="center"/>
          </w:tcPr>
          <w:p w14:paraId="18C835E4" w14:textId="6B68DE98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53C827EB" w14:textId="0AD22608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942" w:type="dxa"/>
            <w:vAlign w:val="center"/>
          </w:tcPr>
          <w:p w14:paraId="40B05623" w14:textId="742E7232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1</w:t>
            </w:r>
          </w:p>
        </w:tc>
        <w:tc>
          <w:tcPr>
            <w:tcW w:w="1134" w:type="dxa"/>
            <w:vAlign w:val="center"/>
          </w:tcPr>
          <w:p w14:paraId="47E5488B" w14:textId="0C3895C7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H159L</w:t>
            </w:r>
          </w:p>
        </w:tc>
        <w:tc>
          <w:tcPr>
            <w:tcW w:w="1417" w:type="dxa"/>
            <w:vAlign w:val="center"/>
          </w:tcPr>
          <w:p w14:paraId="421CCF71" w14:textId="00478974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664EFECF" w14:textId="4E0F04B2" w:rsidR="00B16E9D" w:rsidRDefault="003C44A1" w:rsidP="00B16E9D">
            <w:pPr>
              <w:jc w:val="center"/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A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ssociated with the virulence of H9 subtype virus in mice</w:t>
            </w:r>
            <w:r w:rsidR="003F2376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3F2376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Hui","given":"Eric Ka-Wai","non-dropping-particle":"","parse-names":false,"suffix":""},{"dropping-particle":"","family":"Smee","given":"Donald F","non-dropping-particle":"","parse-names":false,"suffix":""},{"dropping-particle":"","family":"Wong","given":"Min-Hui","non-dropping-particle":"","parse-names":false,"suffix":""},{"dropping-particle":"","family":"Nayak","given":"Debi P","non-dropping-particle":"","parse-names":false,"suffix":""}],"container-title":"Journal of virology","id":"ITEM-1","issue":"12","issued":{"date-parts":[["2006"]]},"page":"5697-5707","publisher":"Am Soc Microbiol","title":"Mutations in influenza virus M1 CCHH, the putative zinc finger motif, cause attenuation in mice and protect mice against lethal influenza virus infection","type":"article-journal","volume":"80"},"uris":["http://www.mendeley.com/documents/?uuid=2cb38dcb-cdb9-4e2a-9997-1cb319631f6c"]},{"id":"ITEM-2","itemData":{"ISSN":"0022-538X","author":[{"dropping-particle":"","family":"Ye","given":"Zhiping","non-dropping-particle":"","parse-names":false,"suffix":""},{"dropping-particle":"","family":"Liu","given":"Teresa","non-dropping-particle":"","parse-names":false,"suffix":""},{"dropping-particle":"","family":"Offringa","given":"Daniel P","non-dropping-particle":"","parse-names":false,"suffix":""},{"dropping-particle":"","family":"McInnis","given":"Jonathan","non-dropping-particle":"","parse-names":false,"suffix":""},{"dropping-particle":"","family":"Levandowski","given":"Roland A","non-dropping-particle":"","parse-names":false,"suffix":""}],"container-title":"Journal of virology","id":"ITEM-2","issue":"9","issued":{"date-parts":[["1999"]]},"page":"7467-7473","publisher":"Am Soc Microbiol","title":"Association of influenza virus matrix protein with ribonucleoproteins","type":"article-journal","volume":"73"},"uris":["http://www.mendeley.com/documents/?uuid=7e3dfc56-d925-4da0-945c-acd4091b742d"]},{"id":"ITEM-3","itemData":{"ISSN":"0042-6822","author":[{"dropping-particle":"","family":"Baudin","given":"Florence","non-dropping-particle":"","parse-names":false,"suffix":""},{"dropping-particle":"","family":"Petit","given":"Isabelle","non-dropping-particle":"","parse-names":false,"suffix":""},{"dropping-particle":"","family":"Weissenhorn","given":"Winfried","non-dropping-particle":"","parse-names":false,"suffix":""},{"dropping-particle":"","family":"Ruigrok","given":"Rob W H","non-dropping-particle":"","parse-names":false,"suffix":""}],"container-title":"Virology","id":"ITEM-3","issue":"1","issued":{"date-parts":[["2001"]]},"page":"102-108","publisher":"Elsevier","title":"In vitro dissection of the membrane and RNP binding activities of influenza virus M1 protein","type":"article-journal","volume":"281"},"uris":["http://www.mendeley.com/documents/?uuid=619f8c23-ca53-4b95-a316-0bde20201427"]}],"mendeley":{"formattedCitation":"(Baudin et al., 2001; Hui, Smee, Wong, &amp; Nayak, 2006; Z. Ye et al., 1999)","plainTextFormattedCitation":"(Baudin et al., 2001; Hui, Smee, Wong, &amp; Nayak, 2006; Z. Ye et al., 1999)","previouslyFormattedCitation":"[1,3,6]"},"properties":{"noteIndex":0},"schema":"https://github.com/citation-style-language/schema/raw/master/csl-citation.json"}</w:instrText>
            </w:r>
            <w:r w:rsidR="003F237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Baudin et al., 2001; Hui, Smee, Wong, &amp; Nayak, 2006; Z. Ye et al., 1999)</w:t>
            </w:r>
            <w:r w:rsidR="003F237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7F924674" w14:textId="134F69BF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Determinant of pathogenicity, virulence and disease progress</w:t>
            </w: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i</w:t>
            </w: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on</w:t>
            </w:r>
          </w:p>
        </w:tc>
      </w:tr>
      <w:tr w:rsidR="00B16E9D" w14:paraId="6B78A103" w14:textId="77777777" w:rsidTr="00327068">
        <w:tc>
          <w:tcPr>
            <w:tcW w:w="0" w:type="auto"/>
            <w:vAlign w:val="center"/>
          </w:tcPr>
          <w:p w14:paraId="580E7EF6" w14:textId="5333CD0E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934</w:t>
            </w:r>
          </w:p>
        </w:tc>
        <w:tc>
          <w:tcPr>
            <w:tcW w:w="0" w:type="auto"/>
            <w:vAlign w:val="center"/>
          </w:tcPr>
          <w:p w14:paraId="3F297F3B" w14:textId="6D5F9A88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3602C86F" w14:textId="7B398E64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1</w:t>
            </w:r>
          </w:p>
        </w:tc>
        <w:tc>
          <w:tcPr>
            <w:tcW w:w="0" w:type="auto"/>
            <w:vAlign w:val="center"/>
          </w:tcPr>
          <w:p w14:paraId="23D02789" w14:textId="17CE08D9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90</w:t>
            </w:r>
          </w:p>
        </w:tc>
        <w:tc>
          <w:tcPr>
            <w:tcW w:w="0" w:type="auto"/>
            <w:vAlign w:val="center"/>
          </w:tcPr>
          <w:p w14:paraId="03898B1D" w14:textId="313058D1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4EAA90EE" w14:textId="3B09C17F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942" w:type="dxa"/>
            <w:vAlign w:val="center"/>
          </w:tcPr>
          <w:p w14:paraId="0086D98D" w14:textId="34DFDF27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1</w:t>
            </w:r>
          </w:p>
        </w:tc>
        <w:tc>
          <w:tcPr>
            <w:tcW w:w="1134" w:type="dxa"/>
            <w:vAlign w:val="center"/>
          </w:tcPr>
          <w:p w14:paraId="50549697" w14:textId="71D69BE7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E197G</w:t>
            </w:r>
          </w:p>
        </w:tc>
        <w:tc>
          <w:tcPr>
            <w:tcW w:w="1417" w:type="dxa"/>
            <w:vAlign w:val="center"/>
          </w:tcPr>
          <w:p w14:paraId="58220AAD" w14:textId="5370CFAD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2D0082C3" w14:textId="693FF0FB" w:rsidR="00B16E9D" w:rsidRDefault="00504123" w:rsidP="00B16E9D">
            <w:pPr>
              <w:jc w:val="center"/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M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C-terminal) vRNP binding reg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42-6822","author":[{"dropping-particle":"","family":"Baudin","given":"Florence","non-dropping-particle":"","parse-names":false,"suffix":""},{"dropping-particle":"","family":"Petit","given":"Isabelle","non-dropping-particle":"","parse-names":false,"suffix":""},{"dropping-particle":"","family":"Weissenhorn","given":"Winfried","non-dropping-particle":"","parse-names":false,"suffix":""},{"dropping-particle":"","family":"Ruigrok","given":"Rob W H","non-dropping-particle":"","parse-names":false,"suffix":""}],"container-title":"Virology","id":"ITEM-1","issue":"1","issued":{"date-parts":[["2001"]]},"page":"102-108","publisher":"Elsevier","title":"In vitro dissection of the membrane and RNP binding activities of influenza virus M1 protein","type":"article-journal","volume":"281"},"uris":["http://www.mendeley.com/documents/?uuid=619f8c23-ca53-4b95-a316-0bde20201427"]}],"mendeley":{"formattedCitation":"(Baudin et al., 2001)","plainTextFormattedCitation":"(Baudin et al., 2001)","previouslyFormattedCitation":"[1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Baudin et al., 2001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07A54C9C" w14:textId="307CE262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us assembly, budding and release</w:t>
            </w:r>
          </w:p>
        </w:tc>
      </w:tr>
      <w:tr w:rsidR="00B16E9D" w14:paraId="010D68E5" w14:textId="77777777" w:rsidTr="00327068">
        <w:tc>
          <w:tcPr>
            <w:tcW w:w="0" w:type="auto"/>
            <w:vAlign w:val="center"/>
          </w:tcPr>
          <w:p w14:paraId="0DC5CD9B" w14:textId="054E7E96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67</w:t>
            </w:r>
          </w:p>
        </w:tc>
        <w:tc>
          <w:tcPr>
            <w:tcW w:w="0" w:type="auto"/>
            <w:vAlign w:val="center"/>
          </w:tcPr>
          <w:p w14:paraId="786D5ACB" w14:textId="2D3130D5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16411363" w14:textId="6A188378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P</w:t>
            </w:r>
          </w:p>
        </w:tc>
        <w:tc>
          <w:tcPr>
            <w:tcW w:w="0" w:type="auto"/>
            <w:vAlign w:val="center"/>
          </w:tcPr>
          <w:p w14:paraId="59917755" w14:textId="56363583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27</w:t>
            </w:r>
          </w:p>
        </w:tc>
        <w:tc>
          <w:tcPr>
            <w:tcW w:w="0" w:type="auto"/>
            <w:vAlign w:val="center"/>
          </w:tcPr>
          <w:p w14:paraId="3C9BE4D3" w14:textId="26CC1D79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43A6508A" w14:textId="0050EEA5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942" w:type="dxa"/>
            <w:vAlign w:val="center"/>
          </w:tcPr>
          <w:p w14:paraId="5E6C8876" w14:textId="0B809FBB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3.6</w:t>
            </w:r>
          </w:p>
        </w:tc>
        <w:tc>
          <w:tcPr>
            <w:tcW w:w="1134" w:type="dxa"/>
            <w:vAlign w:val="center"/>
          </w:tcPr>
          <w:p w14:paraId="04BBF7E7" w14:textId="5127D7FD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43V</w:t>
            </w:r>
          </w:p>
        </w:tc>
        <w:tc>
          <w:tcPr>
            <w:tcW w:w="1417" w:type="dxa"/>
            <w:vAlign w:val="center"/>
          </w:tcPr>
          <w:p w14:paraId="3A221503" w14:textId="29DC03F4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488CE17E" w14:textId="6625E5DC" w:rsidR="00B16E9D" w:rsidRDefault="00E85DD8" w:rsidP="00B16E9D">
            <w:pPr>
              <w:jc w:val="center"/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Associated with RNA and PB2 interact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Albo","given":"Carmen","non-dropping-particle":"","parse-names":false,"suffix":""},{"dropping-particle":"","family":"Valencia","given":"Alfonso","non-dropping-particle":"","parse-names":false,"suffix":""},{"dropping-particle":"","family":"Portela","given":"Agustin","non-dropping-particle":"","parse-names":false,"suffix":""}],"container-title":"Journal of Virology","id":"ITEM-1","issue":"6","issued":{"date-parts":[["1995"]]},"page":"3799-3806","publisher":"Am Soc Microbiol","title":"Identification of an RNA binding region within the N-terminal third of the influenza A virus nucleoprotein.","type":"article-journal","volume":"69"},"uris":["http://www.mendeley.com/documents/?uuid=47b1e9b3-0f1f-4384-86d0-4a60d9007872"]},{"id":"ITEM-2","itemData":{"ISSN":"0022-538X","author":[{"dropping-particle":"","family":"Elton","given":"Debra","non-dropping-particle":"","parse-names":false,"suffix":""},{"dropping-particle":"","family":"Medcalf","given":"Liz","non-dropping-particle":"","parse-names":false,"suffix":""},{"dropping-particle":"","family":"Bishop","given":"Konrad","non-dropping-particle":"","parse-names":false,"suffix":""},{"dropping-particle":"","family":"Harrison","given":"Deborah","non-dropping-particle":"","parse-names":false,"suffix":""},{"dropping-particle":"","family":"Digard","given":"Paul","non-dropping-particle":"","parse-names":false,"suffix":""}],"container-title":"Journal of Virology","id":"ITEM-2","issue":"9","issued":{"date-parts":[["1999"]]},"page":"7357-7367","publisher":"Am Soc Microbiol","title":"Identification of amino acid residues of influenza virus nucleoprotein essential for RNA binding","type":"article-journal","volume":"73"},"uris":["http://www.mendeley.com/documents/?uuid=cf24304d-ec71-4b22-a604-6cfdb348a9e5"]},{"id":"ITEM-3","itemData":{"ISSN":"0022-538X","author":[{"dropping-particle":"","family":"Biswas","given":"Siddhartha K","non-dropping-particle":"","parse-names":false,"suffix":""},{"dropping-particle":"","family":"Boutz","given":"Paul L","non-dropping-particle":"","parse-names":false,"suffix":""},{"dropping-particle":"","family":"Nayak","given":"Debi P","non-dropping-particle":"","parse-names":false,"suffix":""}],"container-title":"Journal of virology","id":"ITEM-3","issue":"7","issued":{"date-parts":[["1998"]]},"page":"5493-5501","publisher":"Am Soc Microbiol","title":"Influenza virus nucleoprotein interacts with influenza virus polymerase proteins","type":"article-journal","volume":"72"},"uris":["http://www.mendeley.com/documents/?uuid=7f3d8b62-e8b4-42ed-9d72-88bf65ebd6c0"]}],"mendeley":{"formattedCitation":"(Albo, Valencia, &amp; Portela, 1995; Biswas, Boutz, &amp; Nayak, 1998; Elton, Medcalf, Bishop, Harrison, &amp; Digard, 1999)","plainTextFormattedCitation":"(Albo, Valencia, &amp; Portela, 1995; Biswas, Boutz, &amp; Nayak, 1998; Elton, Medcalf, Bishop, Harrison, &amp; Digard, 1999)","previouslyFormattedCitation":"[7–9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Albo, Valencia, &amp; Portela, 1995; Biswas, Boutz, &amp; Nayak, 1998; Elton, Medcalf, Bishop, Harrison, &amp; Digard, 1999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5FB36A99" w14:textId="42058DDD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B16E9D" w14:paraId="79CB5A33" w14:textId="77777777" w:rsidTr="00327068">
        <w:tc>
          <w:tcPr>
            <w:tcW w:w="0" w:type="auto"/>
            <w:vAlign w:val="center"/>
          </w:tcPr>
          <w:p w14:paraId="7A7DCF96" w14:textId="2F5AF492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67</w:t>
            </w:r>
          </w:p>
        </w:tc>
        <w:tc>
          <w:tcPr>
            <w:tcW w:w="0" w:type="auto"/>
            <w:vAlign w:val="center"/>
          </w:tcPr>
          <w:p w14:paraId="4791A8C0" w14:textId="37B48469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3A03AB7C" w14:textId="49787739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P</w:t>
            </w:r>
          </w:p>
        </w:tc>
        <w:tc>
          <w:tcPr>
            <w:tcW w:w="0" w:type="auto"/>
            <w:vAlign w:val="center"/>
          </w:tcPr>
          <w:p w14:paraId="39D696CE" w14:textId="78AFC3C5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8</w:t>
            </w:r>
          </w:p>
        </w:tc>
        <w:tc>
          <w:tcPr>
            <w:tcW w:w="0" w:type="auto"/>
            <w:vAlign w:val="center"/>
          </w:tcPr>
          <w:p w14:paraId="78641FBE" w14:textId="7F9372BC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3422C418" w14:textId="3BDFEAB0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942" w:type="dxa"/>
            <w:vAlign w:val="center"/>
          </w:tcPr>
          <w:p w14:paraId="34C9A12A" w14:textId="607C8420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8</w:t>
            </w:r>
          </w:p>
        </w:tc>
        <w:tc>
          <w:tcPr>
            <w:tcW w:w="1134" w:type="dxa"/>
            <w:vAlign w:val="center"/>
          </w:tcPr>
          <w:p w14:paraId="363896EF" w14:textId="0095F47C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R150G</w:t>
            </w:r>
          </w:p>
        </w:tc>
        <w:tc>
          <w:tcPr>
            <w:tcW w:w="1417" w:type="dxa"/>
            <w:vAlign w:val="center"/>
          </w:tcPr>
          <w:p w14:paraId="34031E06" w14:textId="78908346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76A3A5CA" w14:textId="709C9196" w:rsidR="00B16E9D" w:rsidRDefault="00E85DD8" w:rsidP="00B16E9D">
            <w:pPr>
              <w:jc w:val="center"/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Associated with RNA and PB2 interact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Albo","given":"Carmen","non-dropping-particle":"","parse-names":false,"suffix":""},{"dropping-particle":"","family":"Valencia","given":"Alfonso","non-dropping-particle":"","parse-names":false,"suffix":""},{"dropping-particle":"","family":"Portela","given":"Agustin","non-dropping-particle":"","parse-names":false,"suffix":""}],"container-title":"Journal of Virology","id":"ITEM-1","issue":"6","issued":{"date-parts":[["1995"]]},"page":"3799-3806","publisher":"Am Soc Microbiol","title":"Identification of an RNA binding region within the N-terminal third of the influenza A virus nucleoprotein.","type":"article-journal","volume":"69"},"uris":["http://www.mendeley.com/documents/?uuid=47b1e9b3-0f1f-4384-86d0-4a60d9007872"]},{"id":"ITEM-2","itemData":{"ISSN":"0022-538X","author":[{"dropping-particle":"","family":"Elton","given":"Debra","non-dropping-particle":"","parse-names":false,"suffix":""},{"dropping-particle":"","family":"Medcalf","given":"Liz","non-dropping-particle":"","parse-names":false,"suffix":""},{"dropping-particle":"","family":"Bishop","given":"Konrad","non-dropping-particle":"","parse-names":false,"suffix":""},{"dropping-particle":"","family":"Harrison","given":"Deborah","non-dropping-particle":"","parse-names":false,"suffix":""},{"dropping-particle":"","family":"Digard","given":"Paul","non-dropping-particle":"","parse-names":false,"suffix":""}],"container-title":"Journal of Virology","id":"ITEM-2","issue":"9","issued":{"date-parts":[["1999"]]},"page":"7357-7367","publisher":"Am Soc Microbiol","title":"Identification of amino acid residues of influenza virus nucleoprotein essential for RNA binding","type":"article-journal","volume":"73"},"uris":["http://www.mendeley.com/documents/?uuid=cf24304d-ec71-4b22-a604-6cfdb348a9e5"]},{"id":"ITEM-3","itemData":{"ISSN":"0022-538X","author":[{"dropping-particle":"","family":"Biswas","given":"Siddhartha K","non-dropping-particle":"","parse-names":false,"suffix":""},{"dropping-particle":"","family":"Boutz","given":"Paul L","non-dropping-particle":"","parse-names":false,"suffix":""},{"dropping-particle":"","family":"Nayak","given":"Debi P","non-dropping-particle":"","parse-names":false,"suffix":""}],"container-title":"Journal of virology","id":"ITEM-3","issue":"7","issued":{"date-parts":[["1998"]]},"page":"5493-5501","publisher":"Am Soc Microbiol","title":"Influenza virus nucleoprotein interacts with influenza virus polymerase proteins","type":"article-journal","volume":"72"},"uris":["http://www.mendeley.com/documents/?uuid=7f3d8b62-e8b4-42ed-9d72-88bf65ebd6c0"]}],"mendeley":{"formattedCitation":"(Albo et al., 1995; Biswas et al., 1998; Elton, Medcalf, Bishop, Harrison, et al., 1999)","plainTextFormattedCitation":"(Albo et al., 1995; Biswas et al., 1998; Elton, Medcalf, Bishop, Harrison, et al., 1999)","previouslyFormattedCitation":"[7–9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Albo et al., 1995; Biswas et al., 1998; Elton, Medcalf, Bishop, Harrison, et al., 1999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7F1C3FDF" w14:textId="6A201CF7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B16E9D" w14:paraId="185F24AA" w14:textId="77777777" w:rsidTr="00327068">
        <w:tc>
          <w:tcPr>
            <w:tcW w:w="0" w:type="auto"/>
            <w:vAlign w:val="center"/>
          </w:tcPr>
          <w:p w14:paraId="0950510A" w14:textId="4F6541BB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67</w:t>
            </w:r>
          </w:p>
        </w:tc>
        <w:tc>
          <w:tcPr>
            <w:tcW w:w="0" w:type="auto"/>
            <w:vAlign w:val="center"/>
          </w:tcPr>
          <w:p w14:paraId="69419F82" w14:textId="2F1F0E86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159124E2" w14:textId="2D829D60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P</w:t>
            </w:r>
          </w:p>
        </w:tc>
        <w:tc>
          <w:tcPr>
            <w:tcW w:w="0" w:type="auto"/>
            <w:vAlign w:val="center"/>
          </w:tcPr>
          <w:p w14:paraId="7C409FBB" w14:textId="09F64CF6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878</w:t>
            </w:r>
          </w:p>
        </w:tc>
        <w:tc>
          <w:tcPr>
            <w:tcW w:w="0" w:type="auto"/>
            <w:vAlign w:val="center"/>
          </w:tcPr>
          <w:p w14:paraId="563CBA86" w14:textId="56A596F3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72CC8E9A" w14:textId="183B2501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942" w:type="dxa"/>
            <w:vAlign w:val="center"/>
          </w:tcPr>
          <w:p w14:paraId="2C87A7AD" w14:textId="23E5AC7F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1</w:t>
            </w:r>
          </w:p>
        </w:tc>
        <w:tc>
          <w:tcPr>
            <w:tcW w:w="1134" w:type="dxa"/>
            <w:vAlign w:val="center"/>
          </w:tcPr>
          <w:p w14:paraId="6B3869E4" w14:textId="13D0D7EC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R293K</w:t>
            </w:r>
          </w:p>
        </w:tc>
        <w:tc>
          <w:tcPr>
            <w:tcW w:w="1417" w:type="dxa"/>
            <w:vAlign w:val="center"/>
          </w:tcPr>
          <w:p w14:paraId="6E434C0F" w14:textId="5B091A40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26C9BB96" w14:textId="4D3C3866" w:rsidR="00B16E9D" w:rsidRDefault="00E85DD8" w:rsidP="00B16E9D">
            <w:pPr>
              <w:jc w:val="center"/>
            </w:pPr>
            <w:r w:rsidRPr="00E63EFB">
              <w:rPr>
                <w:rFonts w:ascii="Times New Roman" w:hAnsi="Times New Roman" w:cs="Times New Roman"/>
                <w:sz w:val="16"/>
                <w:szCs w:val="16"/>
              </w:rPr>
              <w:t>Associated with PB2 interaction and NP o</w:t>
            </w:r>
            <w:r w:rsidRPr="00E63EFB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t>ligomerization</w: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t xml:space="preserve"> </w:t>
            </w:r>
            <w:r w:rsidR="00B442C0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instrText>ADDIN CSL_CITATION {"citationItems":[{"id":"ITEM-1","itemData":{"ISSN":"0022-538X","author":[{"dropping-particle":"","family":"Biswas","given":"Siddhartha K","non-dropping-particle":"","parse-names":false,"suffix":""},{"dropping-particle":"","family":"Boutz","given":"Paul L","non-dropping-particle":"","parse-names":false,"suffix":""},{"dropping-particle":"","family":"Nayak","given":"Debi P","non-dropping-particle":"","parse-names":false,"suffix":""}],"container-title":"Journal of virology","id":"ITEM-1","issue":"7","issued":{"date-parts":[["1998"]]},"page":"5493-5501","publisher":"Am Soc Microbiol","title":"Influenza virus nucleoprotein interacts with influenza virus polymerase proteins","type":"article-journal","volume":"72"},"uris":["http://www.mendeley.com/documents/?uuid=7f3d8b62-e8b4-42ed-9d72-88bf65ebd6c0"]},{"id":"ITEM-2","itemData":{"ISSN":"0042-6822","author":[{"dropping-particle":"","family":"Elton","given":"Debra","non-dropping-particle":"","parse-names":false,"suffix":""},{"dropping-particle":"","family":"Medcalf","given":"Elizabeth","non-dropping-particle":"","parse-names":false,"suffix":""},{"dropping-particle":"","family":"Bishop","given":"Konrad","non-dropping-particle":"","parse-names":false,"suffix":""},{"dropping-particle":"","family":"Digard","given":"Paul","non-dropping-particle":"","parse-names":false,"suffix":""}],"container-title":"Virology","id":"ITEM-2","issue":"1","issued":{"date-parts":[["1999"]]},"page":"190-200","publisher":"Elsevier","title":"Oligomerization of the influenza virus nucleoprotein: identification of positive and negative sequence elements","type":"article-journal","volume":"260"},"uris":["http://www.mendeley.com/documents/?uuid=03145ea0-95b1-44f3-bc4f-61dca7b1130e"]}],"mendeley":{"formattedCitation":"(Biswas et al., 1998; Elton, Medcalf, Bishop, &amp; Digard, 1999)","plainTextFormattedCitation":"(Biswas et al., 1998; Elton, Medcalf, Bishop, &amp; Digard, 1999)","previouslyFormattedCitation":"[9,10]"},"properties":{"noteIndex":0},"schema":"https://github.com/citation-style-language/schema/raw/master/csl-citation.json"}</w:instrText>
            </w:r>
            <w:r w:rsidR="00B442C0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color w:val="212121"/>
                <w:sz w:val="16"/>
                <w:szCs w:val="16"/>
              </w:rPr>
              <w:t>(Biswas et al., 1998; Elton, Medcalf, Bishop, &amp; Digard, 1999)</w:t>
            </w:r>
            <w:r w:rsidR="00B442C0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242E1EC5" w14:textId="6D042D15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B16E9D" w14:paraId="2D5FCA21" w14:textId="77777777" w:rsidTr="00327068">
        <w:tc>
          <w:tcPr>
            <w:tcW w:w="0" w:type="auto"/>
            <w:vAlign w:val="center"/>
          </w:tcPr>
          <w:p w14:paraId="150E50F9" w14:textId="7A9781B7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67</w:t>
            </w:r>
          </w:p>
        </w:tc>
        <w:tc>
          <w:tcPr>
            <w:tcW w:w="0" w:type="auto"/>
            <w:vAlign w:val="center"/>
          </w:tcPr>
          <w:p w14:paraId="6145114F" w14:textId="374B9DB0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31B5EE06" w14:textId="06DC3349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P</w:t>
            </w:r>
          </w:p>
        </w:tc>
        <w:tc>
          <w:tcPr>
            <w:tcW w:w="0" w:type="auto"/>
            <w:vAlign w:val="center"/>
          </w:tcPr>
          <w:p w14:paraId="2B792C5B" w14:textId="48F33E87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244</w:t>
            </w:r>
          </w:p>
        </w:tc>
        <w:tc>
          <w:tcPr>
            <w:tcW w:w="0" w:type="auto"/>
            <w:vAlign w:val="center"/>
          </w:tcPr>
          <w:p w14:paraId="62A7602B" w14:textId="299CBD79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4A214BE7" w14:textId="300748AB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942" w:type="dxa"/>
            <w:vAlign w:val="center"/>
          </w:tcPr>
          <w:p w14:paraId="7A69C78A" w14:textId="3D175B0E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4</w:t>
            </w:r>
          </w:p>
        </w:tc>
        <w:tc>
          <w:tcPr>
            <w:tcW w:w="1134" w:type="dxa"/>
            <w:vAlign w:val="center"/>
          </w:tcPr>
          <w:p w14:paraId="4718E52E" w14:textId="4DF825EB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Q415R</w:t>
            </w:r>
          </w:p>
        </w:tc>
        <w:tc>
          <w:tcPr>
            <w:tcW w:w="1417" w:type="dxa"/>
            <w:vAlign w:val="center"/>
          </w:tcPr>
          <w:p w14:paraId="211CECDB" w14:textId="0740F2FA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6DB74A8C" w14:textId="5F7A75DC" w:rsidR="00B16E9D" w:rsidRDefault="00B442C0" w:rsidP="00B16E9D">
            <w:pPr>
              <w:jc w:val="center"/>
            </w:pPr>
            <w:r w:rsidRPr="00E63EFB">
              <w:rPr>
                <w:rFonts w:ascii="Times New Roman" w:hAnsi="Times New Roman" w:cs="Times New Roman"/>
                <w:sz w:val="16"/>
                <w:szCs w:val="16"/>
              </w:rPr>
              <w:t>Associated with NP o</w:t>
            </w:r>
            <w:r w:rsidRPr="00E63EFB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t>ligomerization</w: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instrText>ADDIN CSL_CITATION {"citationItems":[{"id":"ITEM-1","itemData":{"ISSN":"0022-538X","author":[{"dropping-particle":"","family":"Biswas","given":"Siddhartha K","non-dropping-particle":"","parse-names":false,"suffix":""},{"dropping-particle":"","family":"Boutz","given":"Paul L","non-dropping-particle":"","parse-names":false,"suffix":""},{"dropping-particle":"","family":"Nayak","given":"Debi P","non-dropping-particle":"","parse-names":false,"suffix":""}],"container-title":"Journal of virology","id":"ITEM-1","issue":"7","issued":{"date-parts":[["1998"]]},"page":"5493-5501","publisher":"Am Soc Microbiol","title":"Influenza virus nucleoprotein interacts with influenza virus polymerase proteins","type":"article-journal","volume":"72"},"uris":["http://www.mendeley.com/documents/?uuid=7f3d8b62-e8b4-42ed-9d72-88bf65ebd6c0"]},{"id":"ITEM-2","itemData":{"ISSN":"0042-6822","author":[{"dropping-particle":"","family":"Elton","given":"Debra","non-dropping-particle":"","parse-names":false,"suffix":""},{"dropping-particle":"","family":"Medcalf","given":"Elizabeth","non-dropping-particle":"","parse-names":false,"suffix":""},{"dropping-particle":"","family":"Bishop","given":"Konrad","non-dropping-particle":"","parse-names":false,"suffix":""},{"dropping-particle":"","family":"Digard","given":"Paul","non-dropping-particle":"","parse-names":false,"suffix":""}],"container-title":"Virology","id":"ITEM-2","issue":"1","issued":{"date-parts":[["1999"]]},"page":"190-200","publisher":"Elsevier","title":"Oligomerization of the influenza virus nucleoprotein: identification of positive and negative sequence elements","type":"article-journal","volume":"260"},"uris":["http://www.mendeley.com/documents/?uuid=03145ea0-95b1-44f3-bc4f-61dca7b1130e"]},{"id":"ITEM-3","itemData":{"ISSN":"1476-4687","author":[{"dropping-particle":"","family":"Ye","given":"Qiaozhen","non-dropping-particle":"","parse-names":false,"suffix":""},{"dropping-particle":"","family":"Krug","given":"Robert M","non-dropping-particle":"","parse-names":false,"suffix":""},{"dropping-particle":"","family":"Tao","given":"Yizhi Jane","non-dropping-particle":"","parse-names":false,"suffix":""}],"container-title":"Nature","id":"ITEM-3","issue":"7122","issued":{"date-parts":[["2006"]]},"page":"1078-1082","publisher":"Nature Publishing Group","title":"The mechanism by which influenza A virus nucleoprotein forms oligomers and binds RNA","type":"article-journal","volume":"444"},"uris":["http://www.mendeley.com/documents/?uuid=e754afbe-780c-4251-a063-ef1f5dfa1e66"]}],"mendeley":{"formattedCitation":"(Biswas et al., 1998; Elton, Medcalf, Bishop, &amp; Digard, 1999; Q. Ye, Krug, &amp; Tao, 2006)","plainTextFormattedCitation":"(Biswas et al., 1998; Elton, Medcalf, Bishop, &amp; Digard, 1999; Q. Ye, Krug, &amp; Tao, 2006)","previouslyFormattedCitation":"[9–11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color w:val="212121"/>
                <w:sz w:val="16"/>
                <w:szCs w:val="16"/>
              </w:rPr>
              <w:t>(Biswas et al., 1998; Elton, Medcalf, Bishop, &amp; Digard, 1999; Q. Ye, Krug, &amp; Tao, 2006)</w: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2BB3D785" w14:textId="54427A69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B16E9D" w14:paraId="34D03C45" w14:textId="77777777" w:rsidTr="00327068">
        <w:tc>
          <w:tcPr>
            <w:tcW w:w="0" w:type="auto"/>
            <w:vAlign w:val="center"/>
          </w:tcPr>
          <w:p w14:paraId="4EDA3266" w14:textId="21584111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69</w:t>
            </w:r>
          </w:p>
        </w:tc>
        <w:tc>
          <w:tcPr>
            <w:tcW w:w="0" w:type="auto"/>
            <w:vAlign w:val="center"/>
          </w:tcPr>
          <w:p w14:paraId="23CC47CD" w14:textId="24EE048D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6EEB47A8" w14:textId="48A82EF7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P</w:t>
            </w:r>
          </w:p>
        </w:tc>
        <w:tc>
          <w:tcPr>
            <w:tcW w:w="0" w:type="auto"/>
            <w:vAlign w:val="center"/>
          </w:tcPr>
          <w:p w14:paraId="5328DD1C" w14:textId="36B28D9F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15</w:t>
            </w:r>
          </w:p>
        </w:tc>
        <w:tc>
          <w:tcPr>
            <w:tcW w:w="0" w:type="auto"/>
            <w:vAlign w:val="center"/>
          </w:tcPr>
          <w:p w14:paraId="61B7565C" w14:textId="7D1D9296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5178E36F" w14:textId="227B8F88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942" w:type="dxa"/>
            <w:vAlign w:val="center"/>
          </w:tcPr>
          <w:p w14:paraId="25B9F543" w14:textId="440CF689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.6</w:t>
            </w:r>
          </w:p>
        </w:tc>
        <w:tc>
          <w:tcPr>
            <w:tcW w:w="1134" w:type="dxa"/>
            <w:vAlign w:val="center"/>
          </w:tcPr>
          <w:p w14:paraId="6A02E04E" w14:textId="43D37BA7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F39L</w:t>
            </w:r>
          </w:p>
        </w:tc>
        <w:tc>
          <w:tcPr>
            <w:tcW w:w="1417" w:type="dxa"/>
            <w:vAlign w:val="center"/>
          </w:tcPr>
          <w:p w14:paraId="0B640FCB" w14:textId="61B61F9C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18BE911A" w14:textId="0A2EFCC7" w:rsidR="00B16E9D" w:rsidRDefault="007051C0" w:rsidP="00B16E9D">
            <w:pPr>
              <w:jc w:val="center"/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Associated with RNA and PB2 interact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Albo","given":"Carmen","non-dropping-particle":"","parse-names":false,"suffix":""},{"dropping-particle":"","family":"Valencia","given":"Alfonso","non-dropping-particle":"","parse-names":false,"suffix":""},{"dropping-particle":"","family":"Portela","given":"Agustin","non-dropping-particle":"","parse-names":false,"suffix":""}],"container-title":"Journal of Virology","id":"ITEM-1","issue":"6","issued":{"date-parts":[["1995"]]},"page":"3799-3806","publisher":"Am Soc Microbiol","title":"Identification of an RNA binding region within the N-terminal third of the influenza A virus nucleoprotein.","type":"article-journal","volume":"69"},"uris":["http://www.mendeley.com/documents/?uuid=47b1e9b3-0f1f-4384-86d0-4a60d9007872"]},{"id":"ITEM-2","itemData":{"ISSN":"0022-538X","author":[{"dropping-particle":"","family":"Elton","given":"Debra","non-dropping-particle":"","parse-names":false,"suffix":""},{"dropping-particle":"","family":"Medcalf","given":"Liz","non-dropping-particle":"","parse-names":false,"suffix":""},{"dropping-particle":"","family":"Bishop","given":"Konrad","non-dropping-particle":"","parse-names":false,"suffix":""},{"dropping-particle":"","family":"Harrison","given":"Deborah","non-dropping-particle":"","parse-names":false,"suffix":""},{"dropping-particle":"","family":"Digard","given":"Paul","non-dropping-particle":"","parse-names":false,"suffix":""}],"container-title":"Journal of Virology","id":"ITEM-2","issue":"9","issued":{"date-parts":[["1999"]]},"page":"7357-7367","publisher":"Am Soc Microbiol","title":"Identification of amino acid residues of influenza virus nucleoprotein essential for RNA binding","type":"article-journal","volume":"73"},"uris":["http://www.mendeley.com/documents/?uuid=cf24304d-ec71-4b22-a604-6cfdb348a9e5"]},{"id":"ITEM-3","itemData":{"ISSN":"0022-538X","author":[{"dropping-particle":"","family":"Biswas","given":"Siddhartha K","non-dropping-particle":"","parse-names":false,"suffix":""},{"dropping-particle":"","family":"Boutz","given":"Paul L","non-dropping-particle":"","parse-names":false,"suffix":""},{"dropping-particle":"","family":"Nayak","given":"Debi P","non-dropping-particle":"","parse-names":false,"suffix":""}],"container-title":"Journal of virology","id":"ITEM-3","issue":"7","issued":{"date-parts":[["1998"]]},"page":"5493-5501","publisher":"Am Soc Microbiol","title":"Influenza virus nucleoprotein interacts with influenza virus polymerase proteins","type":"article-journal","volume":"72"},"uris":["http://www.mendeley.com/documents/?uuid=7f3d8b62-e8b4-42ed-9d72-88bf65ebd6c0"]}],"mendeley":{"formattedCitation":"(Albo et al., 1995; Biswas et al., 1998; Elton, Medcalf, Bishop, Harrison, et al., 1999)","plainTextFormattedCitation":"(Albo et al., 1995; Biswas et al., 1998; Elton, Medcalf, Bishop, Harrison, et al., 1999)","previouslyFormattedCitation":"[7–9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(Albo et al., 1995; Biswas et </w:t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lastRenderedPageBreak/>
              <w:t>al., 1998; Elton, Medcalf, Bishop, Harrison, et al., 1999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61D14851" w14:textId="155EEAAF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Viral genome/protein interaction</w:t>
            </w:r>
          </w:p>
        </w:tc>
      </w:tr>
      <w:tr w:rsidR="00B16E9D" w14:paraId="46222A51" w14:textId="77777777" w:rsidTr="00327068">
        <w:tc>
          <w:tcPr>
            <w:tcW w:w="0" w:type="auto"/>
            <w:vAlign w:val="center"/>
          </w:tcPr>
          <w:p w14:paraId="33A4EBAC" w14:textId="51C4FF1E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69</w:t>
            </w:r>
          </w:p>
        </w:tc>
        <w:tc>
          <w:tcPr>
            <w:tcW w:w="0" w:type="auto"/>
            <w:vAlign w:val="center"/>
          </w:tcPr>
          <w:p w14:paraId="58F1FFB2" w14:textId="340BBB2B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56EB442D" w14:textId="771EA374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P</w:t>
            </w:r>
          </w:p>
        </w:tc>
        <w:tc>
          <w:tcPr>
            <w:tcW w:w="0" w:type="auto"/>
            <w:vAlign w:val="center"/>
          </w:tcPr>
          <w:p w14:paraId="1AA35D7F" w14:textId="7AEFD8A9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341</w:t>
            </w:r>
          </w:p>
        </w:tc>
        <w:tc>
          <w:tcPr>
            <w:tcW w:w="0" w:type="auto"/>
            <w:vAlign w:val="center"/>
          </w:tcPr>
          <w:p w14:paraId="0846A13D" w14:textId="728D7734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18A45B4F" w14:textId="793E0BDA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942" w:type="dxa"/>
            <w:vAlign w:val="center"/>
          </w:tcPr>
          <w:p w14:paraId="744F9760" w14:textId="405AC66D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1134" w:type="dxa"/>
            <w:vAlign w:val="center"/>
          </w:tcPr>
          <w:p w14:paraId="2C6F2820" w14:textId="233B9E92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447I</w:t>
            </w:r>
          </w:p>
        </w:tc>
        <w:tc>
          <w:tcPr>
            <w:tcW w:w="1417" w:type="dxa"/>
            <w:vAlign w:val="center"/>
          </w:tcPr>
          <w:p w14:paraId="3F631CFB" w14:textId="22E785C1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585B9C5A" w14:textId="02AD43E4" w:rsidR="00B16E9D" w:rsidRDefault="007051C0" w:rsidP="00B16E9D">
            <w:pPr>
              <w:jc w:val="center"/>
            </w:pPr>
            <w:r w:rsidRPr="00E63EFB">
              <w:rPr>
                <w:rFonts w:ascii="Times New Roman" w:hAnsi="Times New Roman" w:cs="Times New Roman"/>
                <w:sz w:val="16"/>
                <w:szCs w:val="16"/>
              </w:rPr>
              <w:t>Associated with PB2 interaction and NP o</w:t>
            </w:r>
            <w:r w:rsidRPr="00E63EFB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t>ligomerization</w: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instrText>ADDIN CSL_CITATION {"citationItems":[{"id":"ITEM-1","itemData":{"ISSN":"0022-538X","author":[{"dropping-particle":"","family":"Biswas","given":"Siddhartha K","non-dropping-particle":"","parse-names":false,"suffix":""},{"dropping-particle":"","family":"Boutz","given":"Paul L","non-dropping-particle":"","parse-names":false,"suffix":""},{"dropping-particle":"","family":"Nayak","given":"Debi P","non-dropping-particle":"","parse-names":false,"suffix":""}],"container-title":"Journal of virology","id":"ITEM-1","issue":"7","issued":{"date-parts":[["1998"]]},"page":"5493-5501","publisher":"Am Soc Microbiol","title":"Influenza virus nucleoprotein interacts with influenza virus polymerase proteins","type":"article-journal","volume":"72"},"uris":["http://www.mendeley.com/documents/?uuid=7f3d8b62-e8b4-42ed-9d72-88bf65ebd6c0"]},{"id":"ITEM-2","itemData":{"ISSN":"0042-6822","author":[{"dropping-particle":"","family":"Elton","given":"Debra","non-dropping-particle":"","parse-names":false,"suffix":""},{"dropping-particle":"","family":"Medcalf","given":"Elizabeth","non-dropping-particle":"","parse-names":false,"suffix":""},{"dropping-particle":"","family":"Bishop","given":"Konrad","non-dropping-particle":"","parse-names":false,"suffix":""},{"dropping-particle":"","family":"Digard","given":"Paul","non-dropping-particle":"","parse-names":false,"suffix":""}],"container-title":"Virology","id":"ITEM-2","issue":"1","issued":{"date-parts":[["1999"]]},"page":"190-200","publisher":"Elsevier","title":"Oligomerization of the influenza virus nucleoprotein: identification of positive and negative sequence elements","type":"article-journal","volume":"260"},"uris":["http://www.mendeley.com/documents/?uuid=03145ea0-95b1-44f3-bc4f-61dca7b1130e"]}],"mendeley":{"formattedCitation":"(Biswas et al., 1998; Elton, Medcalf, Bishop, &amp; Digard, 1999)","plainTextFormattedCitation":"(Biswas et al., 1998; Elton, Medcalf, Bishop, &amp; Digard, 1999)","previouslyFormattedCitation":"[9,10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color w:val="212121"/>
                <w:sz w:val="16"/>
                <w:szCs w:val="16"/>
              </w:rPr>
              <w:t>(Biswas et al., 1998; Elton, Medcalf, Bishop, &amp; Digard, 1999)</w: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4D8A1A5C" w14:textId="755DFB8F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B16E9D" w14:paraId="1CEA906B" w14:textId="77777777" w:rsidTr="00327068">
        <w:tc>
          <w:tcPr>
            <w:tcW w:w="0" w:type="auto"/>
            <w:vAlign w:val="center"/>
          </w:tcPr>
          <w:p w14:paraId="27BE38AC" w14:textId="0D7C08DA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79</w:t>
            </w:r>
          </w:p>
        </w:tc>
        <w:tc>
          <w:tcPr>
            <w:tcW w:w="0" w:type="auto"/>
            <w:vAlign w:val="center"/>
          </w:tcPr>
          <w:p w14:paraId="4790F0C1" w14:textId="445865D6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1E7106E3" w14:textId="6D717E4B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P</w:t>
            </w:r>
          </w:p>
        </w:tc>
        <w:tc>
          <w:tcPr>
            <w:tcW w:w="0" w:type="auto"/>
            <w:vAlign w:val="center"/>
          </w:tcPr>
          <w:p w14:paraId="71220615" w14:textId="5E57CBAC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288</w:t>
            </w:r>
          </w:p>
        </w:tc>
        <w:tc>
          <w:tcPr>
            <w:tcW w:w="0" w:type="auto"/>
            <w:vAlign w:val="center"/>
          </w:tcPr>
          <w:p w14:paraId="415048BE" w14:textId="382309B1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40037744" w14:textId="5C5993EB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942" w:type="dxa"/>
            <w:vAlign w:val="center"/>
          </w:tcPr>
          <w:p w14:paraId="6003482A" w14:textId="757B2992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2</w:t>
            </w:r>
          </w:p>
        </w:tc>
        <w:tc>
          <w:tcPr>
            <w:tcW w:w="1134" w:type="dxa"/>
            <w:vAlign w:val="center"/>
          </w:tcPr>
          <w:p w14:paraId="78F452A3" w14:textId="413F05E7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430G</w:t>
            </w:r>
          </w:p>
        </w:tc>
        <w:tc>
          <w:tcPr>
            <w:tcW w:w="1417" w:type="dxa"/>
            <w:vAlign w:val="center"/>
          </w:tcPr>
          <w:p w14:paraId="5013402F" w14:textId="27030E0A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0D92266A" w14:textId="7BFD565A" w:rsidR="00B16E9D" w:rsidRDefault="007051C0" w:rsidP="00B16E9D">
            <w:pPr>
              <w:jc w:val="center"/>
            </w:pPr>
            <w:r w:rsidRPr="00E63EFB">
              <w:rPr>
                <w:rFonts w:ascii="Times New Roman" w:hAnsi="Times New Roman" w:cs="Times New Roman"/>
                <w:sz w:val="16"/>
                <w:szCs w:val="16"/>
              </w:rPr>
              <w:t>Associated with PB2 interaction and NP o</w:t>
            </w:r>
            <w:r w:rsidRPr="00E63EFB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t>ligomerization</w: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instrText>ADDIN CSL_CITATION {"citationItems":[{"id":"ITEM-1","itemData":{"ISSN":"0022-538X","author":[{"dropping-particle":"","family":"Biswas","given":"Siddhartha K","non-dropping-particle":"","parse-names":false,"suffix":""},{"dropping-particle":"","family":"Boutz","given":"Paul L","non-dropping-particle":"","parse-names":false,"suffix":""},{"dropping-particle":"","family":"Nayak","given":"Debi P","non-dropping-particle":"","parse-names":false,"suffix":""}],"container-title":"Journal of virology","id":"ITEM-1","issue":"7","issued":{"date-parts":[["1998"]]},"page":"5493-5501","publisher":"Am Soc Microbiol","title":"Influenza virus nucleoprotein interacts with influenza virus polymerase proteins","type":"article-journal","volume":"72"},"uris":["http://www.mendeley.com/documents/?uuid=7f3d8b62-e8b4-42ed-9d72-88bf65ebd6c0"]},{"id":"ITEM-2","itemData":{"ISSN":"0042-6822","author":[{"dropping-particle":"","family":"Elton","given":"Debra","non-dropping-particle":"","parse-names":false,"suffix":""},{"dropping-particle":"","family":"Medcalf","given":"Elizabeth","non-dropping-particle":"","parse-names":false,"suffix":""},{"dropping-particle":"","family":"Bishop","given":"Konrad","non-dropping-particle":"","parse-names":false,"suffix":""},{"dropping-particle":"","family":"Digard","given":"Paul","non-dropping-particle":"","parse-names":false,"suffix":""}],"container-title":"Virology","id":"ITEM-2","issue":"1","issued":{"date-parts":[["1999"]]},"page":"190-200","publisher":"Elsevier","title":"Oligomerization of the influenza virus nucleoprotein: identification of positive and negative sequence elements","type":"article-journal","volume":"260"},"uris":["http://www.mendeley.com/documents/?uuid=03145ea0-95b1-44f3-bc4f-61dca7b1130e"]}],"mendeley":{"formattedCitation":"(Biswas et al., 1998; Elton, Medcalf, Bishop, &amp; Digard, 1999)","plainTextFormattedCitation":"(Biswas et al., 1998; Elton, Medcalf, Bishop, &amp; Digard, 1999)","previouslyFormattedCitation":"[9,10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color w:val="212121"/>
                <w:sz w:val="16"/>
                <w:szCs w:val="16"/>
              </w:rPr>
              <w:t>(Biswas et al., 1998; Elton, Medcalf, Bishop, &amp; Digard, 1999)</w: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3AD87418" w14:textId="3188A1CC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1E1E42" w14:paraId="7C566946" w14:textId="77777777" w:rsidTr="00E51E17">
        <w:tc>
          <w:tcPr>
            <w:tcW w:w="0" w:type="auto"/>
            <w:vAlign w:val="center"/>
          </w:tcPr>
          <w:p w14:paraId="6DB30839" w14:textId="6A6C5CB3" w:rsidR="00E77F31" w:rsidRPr="00150D98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86</w:t>
            </w:r>
          </w:p>
        </w:tc>
        <w:tc>
          <w:tcPr>
            <w:tcW w:w="0" w:type="auto"/>
            <w:vAlign w:val="center"/>
          </w:tcPr>
          <w:p w14:paraId="084F6B1F" w14:textId="41724D4D" w:rsidR="00E77F31" w:rsidRPr="00150D98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69CD33D7" w14:textId="3606E57A" w:rsidR="00E77F31" w:rsidRPr="00150D98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P</w:t>
            </w:r>
          </w:p>
        </w:tc>
        <w:tc>
          <w:tcPr>
            <w:tcW w:w="0" w:type="auto"/>
            <w:vAlign w:val="center"/>
          </w:tcPr>
          <w:p w14:paraId="004AA610" w14:textId="692D5E1F" w:rsidR="00E77F31" w:rsidRPr="00150D98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89</w:t>
            </w:r>
          </w:p>
        </w:tc>
        <w:tc>
          <w:tcPr>
            <w:tcW w:w="0" w:type="auto"/>
            <w:vAlign w:val="center"/>
          </w:tcPr>
          <w:p w14:paraId="4AD156F4" w14:textId="33379242" w:rsidR="00E77F31" w:rsidRPr="00D904AF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5C01AFBF" w14:textId="738C8399" w:rsidR="00E77F31" w:rsidRPr="00D904AF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942" w:type="dxa"/>
            <w:vAlign w:val="center"/>
          </w:tcPr>
          <w:p w14:paraId="47C02A32" w14:textId="10F6CE69" w:rsidR="00E77F31" w:rsidRPr="00B16E9D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8</w:t>
            </w:r>
          </w:p>
        </w:tc>
        <w:tc>
          <w:tcPr>
            <w:tcW w:w="1134" w:type="dxa"/>
            <w:vAlign w:val="center"/>
          </w:tcPr>
          <w:p w14:paraId="321FAB03" w14:textId="29D257F8" w:rsidR="00E77F31" w:rsidRPr="00B16E9D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I63M</w:t>
            </w:r>
          </w:p>
        </w:tc>
        <w:tc>
          <w:tcPr>
            <w:tcW w:w="1417" w:type="dxa"/>
            <w:vAlign w:val="center"/>
          </w:tcPr>
          <w:p w14:paraId="03F06CAF" w14:textId="3B3E4FB4" w:rsidR="00E77F31" w:rsidRPr="00B16E9D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</w:tcPr>
          <w:p w14:paraId="398619D7" w14:textId="0C2C6B81" w:rsidR="00E77F31" w:rsidRDefault="00E77F31" w:rsidP="00E77F31">
            <w:pPr>
              <w:jc w:val="center"/>
            </w:pPr>
            <w:r w:rsidRPr="00280D07">
              <w:rPr>
                <w:rFonts w:ascii="Times New Roman" w:hAnsi="Times New Roman" w:cs="Times New Roman"/>
                <w:sz w:val="16"/>
                <w:szCs w:val="16"/>
              </w:rPr>
              <w:t xml:space="preserve">Associated with RNA and PB2 interaction </w:t>
            </w:r>
            <w:r w:rsidRPr="00280D07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Albo","given":"Carmen","non-dropping-particle":"","parse-names":false,"suffix":""},{"dropping-particle":"","family":"Valencia","given":"Alfonso","non-dropping-particle":"","parse-names":false,"suffix":""},{"dropping-particle":"","family":"Portela","given":"Agustin","non-dropping-particle":"","parse-names":false,"suffix":""}],"container-title":"Journal of Virology","id":"ITEM-1","issue":"6","issued":{"date-parts":[["1995"]]},"page":"3799-3806","publisher":"Am Soc Microbiol","title":"Identification of an RNA binding region within the N-terminal third of the influenza A virus nucleoprotein.","type":"article-journal","volume":"69"},"uris":["http://www.mendeley.com/documents/?uuid=47b1e9b3-0f1f-4384-86d0-4a60d9007872"]},{"id":"ITEM-2","itemData":{"ISSN":"0022-538X","author":[{"dropping-particle":"","family":"Elton","given":"Debra","non-dropping-particle":"","parse-names":false,"suffix":""},{"dropping-particle":"","family":"Medcalf","given":"Liz","non-dropping-particle":"","parse-names":false,"suffix":""},{"dropping-particle":"","family":"Bishop","given":"Konrad","non-dropping-particle":"","parse-names":false,"suffix":""},{"dropping-particle":"","family":"Harrison","given":"Deborah","non-dropping-particle":"","parse-names":false,"suffix":""},{"dropping-particle":"","family":"Digard","given":"Paul","non-dropping-particle":"","parse-names":false,"suffix":""}],"container-title":"Journal of Virology","id":"ITEM-2","issue":"9","issued":{"date-parts":[["1999"]]},"page":"7357-7367","publisher":"Am Soc Microbiol","title":"Identification of amino acid residues of influenza virus nucleoprotein essential for RNA binding","type":"article-journal","volume":"73"},"uris":["http://www.mendeley.com/documents/?uuid=cf24304d-ec71-4b22-a604-6cfdb348a9e5"]},{"id":"ITEM-3","itemData":{"ISSN":"0022-538X","author":[{"dropping-particle":"","family":"Biswas","given":"Siddhartha K","non-dropping-particle":"","parse-names":false,"suffix":""},{"dropping-particle":"","family":"Boutz","given":"Paul L","non-dropping-particle":"","parse-names":false,"suffix":""},{"dropping-particle":"","family":"Nayak","given":"Debi P","non-dropping-particle":"","parse-names":false,"suffix":""}],"container-title":"Journal of virology","id":"ITEM-3","issue":"7","issued":{"date-parts":[["1998"]]},"page":"5493-5501","publisher":"Am Soc Microbiol","title":"Influenza virus nucleoprotein interacts with influenza virus polymerase proteins","type":"article-journal","volume":"72"},"uris":["http://www.mendeley.com/documents/?uuid=7f3d8b62-e8b4-42ed-9d72-88bf65ebd6c0"]}],"mendeley":{"formattedCitation":"(Albo et al., 1995; Biswas et al., 1998; Elton, Medcalf, Bishop, Harrison, et al., 1999)","plainTextFormattedCitation":"(Albo et al., 1995; Biswas et al., 1998; Elton, Medcalf, Bishop, Harrison, et al., 1999)","previouslyFormattedCitation":"[7–9]"},"properties":{"noteIndex":0},"schema":"https://github.com/citation-style-language/schema/raw/master/csl-citation.json"}</w:instrText>
            </w:r>
            <w:r w:rsidRPr="00280D07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Albo et al., 1995; Biswas et al., 1998; Elton, Medcalf, Bishop, Harrison, et al., 1999)</w:t>
            </w:r>
            <w:r w:rsidRPr="00280D07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689A23A5" w14:textId="61B3EAE5" w:rsidR="00E77F31" w:rsidRPr="00B16E9D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1E1E42" w14:paraId="15796060" w14:textId="77777777" w:rsidTr="00E51E17">
        <w:tc>
          <w:tcPr>
            <w:tcW w:w="0" w:type="auto"/>
            <w:vAlign w:val="center"/>
          </w:tcPr>
          <w:p w14:paraId="1A1197B2" w14:textId="5A2D2022" w:rsidR="00E77F31" w:rsidRPr="00150D98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86</w:t>
            </w:r>
          </w:p>
        </w:tc>
        <w:tc>
          <w:tcPr>
            <w:tcW w:w="0" w:type="auto"/>
            <w:vAlign w:val="center"/>
          </w:tcPr>
          <w:p w14:paraId="2FF5457B" w14:textId="4B9BFA5D" w:rsidR="00E77F31" w:rsidRPr="00150D98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6F7753E7" w14:textId="419E5841" w:rsidR="00E77F31" w:rsidRPr="00150D98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P</w:t>
            </w:r>
          </w:p>
        </w:tc>
        <w:tc>
          <w:tcPr>
            <w:tcW w:w="0" w:type="auto"/>
            <w:vAlign w:val="center"/>
          </w:tcPr>
          <w:p w14:paraId="4FDAA50D" w14:textId="0C80C6E6" w:rsidR="00E77F31" w:rsidRPr="00150D98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01</w:t>
            </w:r>
          </w:p>
        </w:tc>
        <w:tc>
          <w:tcPr>
            <w:tcW w:w="0" w:type="auto"/>
            <w:vAlign w:val="center"/>
          </w:tcPr>
          <w:p w14:paraId="11FABF5D" w14:textId="75F2C856" w:rsidR="00E77F31" w:rsidRPr="00D904AF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0" w:type="auto"/>
            <w:vAlign w:val="center"/>
          </w:tcPr>
          <w:p w14:paraId="5B8C0BE1" w14:textId="70A16DA1" w:rsidR="00E77F31" w:rsidRPr="00D904AF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942" w:type="dxa"/>
            <w:vAlign w:val="center"/>
          </w:tcPr>
          <w:p w14:paraId="26B0A050" w14:textId="67595C19" w:rsidR="00E77F31" w:rsidRPr="00B16E9D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39.2</w:t>
            </w:r>
          </w:p>
        </w:tc>
        <w:tc>
          <w:tcPr>
            <w:tcW w:w="1134" w:type="dxa"/>
            <w:vAlign w:val="center"/>
          </w:tcPr>
          <w:p w14:paraId="6102F447" w14:textId="058591E6" w:rsidR="00E77F31" w:rsidRPr="00B16E9D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134S</w:t>
            </w:r>
          </w:p>
        </w:tc>
        <w:tc>
          <w:tcPr>
            <w:tcW w:w="1417" w:type="dxa"/>
            <w:vAlign w:val="center"/>
          </w:tcPr>
          <w:p w14:paraId="4962321E" w14:textId="60847D76" w:rsidR="00E77F31" w:rsidRPr="00B16E9D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</w:tcPr>
          <w:p w14:paraId="57297912" w14:textId="1401342A" w:rsidR="00E77F31" w:rsidRDefault="00E77F31" w:rsidP="00E77F31">
            <w:pPr>
              <w:jc w:val="center"/>
            </w:pPr>
            <w:r w:rsidRPr="00280D07">
              <w:rPr>
                <w:rFonts w:ascii="Times New Roman" w:hAnsi="Times New Roman" w:cs="Times New Roman"/>
                <w:sz w:val="16"/>
                <w:szCs w:val="16"/>
              </w:rPr>
              <w:t xml:space="preserve">Associated with RNA and PB2 interaction </w:t>
            </w:r>
            <w:r w:rsidRPr="00280D07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Albo","given":"Carmen","non-dropping-particle":"","parse-names":false,"suffix":""},{"dropping-particle":"","family":"Valencia","given":"Alfonso","non-dropping-particle":"","parse-names":false,"suffix":""},{"dropping-particle":"","family":"Portela","given":"Agustin","non-dropping-particle":"","parse-names":false,"suffix":""}],"container-title":"Journal of Virology","id":"ITEM-1","issue":"6","issued":{"date-parts":[["1995"]]},"page":"3799-3806","publisher":"Am Soc Microbiol","title":"Identification of an RNA binding region within the N-terminal third of the influenza A virus nucleoprotein.","type":"article-journal","volume":"69"},"uris":["http://www.mendeley.com/documents/?uuid=47b1e9b3-0f1f-4384-86d0-4a60d9007872"]},{"id":"ITEM-2","itemData":{"ISSN":"0022-538X","author":[{"dropping-particle":"","family":"Elton","given":"Debra","non-dropping-particle":"","parse-names":false,"suffix":""},{"dropping-particle":"","family":"Medcalf","given":"Liz","non-dropping-particle":"","parse-names":false,"suffix":""},{"dropping-particle":"","family":"Bishop","given":"Konrad","non-dropping-particle":"","parse-names":false,"suffix":""},{"dropping-particle":"","family":"Harrison","given":"Deborah","non-dropping-particle":"","parse-names":false,"suffix":""},{"dropping-particle":"","family":"Digard","given":"Paul","non-dropping-particle":"","parse-names":false,"suffix":""}],"container-title":"Journal of Virology","id":"ITEM-2","issue":"9","issued":{"date-parts":[["1999"]]},"page":"7357-7367","publisher":"Am Soc Microbiol","title":"Identification of amino acid residues of influenza virus nucleoprotein essential for RNA binding","type":"article-journal","volume":"73"},"uris":["http://www.mendeley.com/documents/?uuid=cf24304d-ec71-4b22-a604-6cfdb348a9e5"]},{"id":"ITEM-3","itemData":{"ISSN":"0022-538X","author":[{"dropping-particle":"","family":"Biswas","given":"Siddhartha K","non-dropping-particle":"","parse-names":false,"suffix":""},{"dropping-particle":"","family":"Boutz","given":"Paul L","non-dropping-particle":"","parse-names":false,"suffix":""},{"dropping-particle":"","family":"Nayak","given":"Debi P","non-dropping-particle":"","parse-names":false,"suffix":""}],"container-title":"Journal of virology","id":"ITEM-3","issue":"7","issued":{"date-parts":[["1998"]]},"page":"5493-5501","publisher":"Am Soc Microbiol","title":"Influenza virus nucleoprotein interacts with influenza virus polymerase proteins","type":"article-journal","volume":"72"},"uris":["http://www.mendeley.com/documents/?uuid=7f3d8b62-e8b4-42ed-9d72-88bf65ebd6c0"]}],"mendeley":{"formattedCitation":"(Albo et al., 1995; Biswas et al., 1998; Elton, Medcalf, Bishop, Harrison, et al., 1999)","plainTextFormattedCitation":"(Albo et al., 1995; Biswas et al., 1998; Elton, Medcalf, Bishop, Harrison, et al., 1999)","previouslyFormattedCitation":"[7–9]"},"properties":{"noteIndex":0},"schema":"https://github.com/citation-style-language/schema/raw/master/csl-citation.json"}</w:instrText>
            </w:r>
            <w:r w:rsidRPr="00280D07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Albo et al., 1995; Biswas et al., 1998; Elton, Medcalf, Bishop, Harrison, et al., 1999)</w:t>
            </w:r>
            <w:r w:rsidRPr="00280D07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6D168F03" w14:textId="4E474096" w:rsidR="00E77F31" w:rsidRPr="00B16E9D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1E1E42" w14:paraId="66E7A954" w14:textId="77777777" w:rsidTr="00E51E17">
        <w:tc>
          <w:tcPr>
            <w:tcW w:w="0" w:type="auto"/>
            <w:vAlign w:val="center"/>
          </w:tcPr>
          <w:p w14:paraId="6C730722" w14:textId="1036A1C7" w:rsidR="00E77F31" w:rsidRPr="00150D98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86</w:t>
            </w:r>
          </w:p>
        </w:tc>
        <w:tc>
          <w:tcPr>
            <w:tcW w:w="0" w:type="auto"/>
            <w:vAlign w:val="center"/>
          </w:tcPr>
          <w:p w14:paraId="13E58F67" w14:textId="76A592FA" w:rsidR="00E77F31" w:rsidRPr="00150D98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68BB1332" w14:textId="72AC94C5" w:rsidR="00E77F31" w:rsidRPr="00150D98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P</w:t>
            </w:r>
          </w:p>
        </w:tc>
        <w:tc>
          <w:tcPr>
            <w:tcW w:w="0" w:type="auto"/>
            <w:vAlign w:val="center"/>
          </w:tcPr>
          <w:p w14:paraId="6BDC4884" w14:textId="435B0DCB" w:rsidR="00E77F31" w:rsidRPr="00150D98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06</w:t>
            </w:r>
          </w:p>
        </w:tc>
        <w:tc>
          <w:tcPr>
            <w:tcW w:w="0" w:type="auto"/>
            <w:vAlign w:val="center"/>
          </w:tcPr>
          <w:p w14:paraId="7CD6EA9B" w14:textId="7DFC8DB0" w:rsidR="00E77F31" w:rsidRPr="00D904AF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5BF349D9" w14:textId="7BF7ACCD" w:rsidR="00E77F31" w:rsidRPr="00D904AF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942" w:type="dxa"/>
            <w:vAlign w:val="center"/>
          </w:tcPr>
          <w:p w14:paraId="1F64E852" w14:textId="6A2F0FA2" w:rsidR="00E77F31" w:rsidRPr="00B16E9D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4</w:t>
            </w:r>
          </w:p>
        </w:tc>
        <w:tc>
          <w:tcPr>
            <w:tcW w:w="1134" w:type="dxa"/>
            <w:vAlign w:val="center"/>
          </w:tcPr>
          <w:p w14:paraId="7D314722" w14:textId="703ADEFF" w:rsidR="00E77F31" w:rsidRPr="00B16E9D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I136L</w:t>
            </w:r>
          </w:p>
        </w:tc>
        <w:tc>
          <w:tcPr>
            <w:tcW w:w="1417" w:type="dxa"/>
            <w:vAlign w:val="center"/>
          </w:tcPr>
          <w:p w14:paraId="6682F024" w14:textId="55CE063C" w:rsidR="00E77F31" w:rsidRPr="00B16E9D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</w:tcPr>
          <w:p w14:paraId="48437A9B" w14:textId="723FAB92" w:rsidR="00E77F31" w:rsidRDefault="00E77F31" w:rsidP="00E77F31">
            <w:pPr>
              <w:jc w:val="center"/>
            </w:pPr>
            <w:r w:rsidRPr="00280D07">
              <w:rPr>
                <w:rFonts w:ascii="Times New Roman" w:hAnsi="Times New Roman" w:cs="Times New Roman"/>
                <w:sz w:val="16"/>
                <w:szCs w:val="16"/>
              </w:rPr>
              <w:t xml:space="preserve">Associated with RNA and PB2 interaction </w:t>
            </w:r>
            <w:r w:rsidRPr="00280D07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Albo","given":"Carmen","non-dropping-particle":"","parse-names":false,"suffix":""},{"dropping-particle":"","family":"Valencia","given":"Alfonso","non-dropping-particle":"","parse-names":false,"suffix":""},{"dropping-particle":"","family":"Portela","given":"Agustin","non-dropping-particle":"","parse-names":false,"suffix":""}],"container-title":"Journal of Virology","id":"ITEM-1","issue":"6","issued":{"date-parts":[["1995"]]},"page":"3799-3806","publisher":"Am Soc Microbiol","title":"Identification of an RNA binding region within the N-terminal third of the influenza A virus nucleoprotein.","type":"article-journal","volume":"69"},"uris":["http://www.mendeley.com/documents/?uuid=47b1e9b3-0f1f-4384-86d0-4a60d9007872"]},{"id":"ITEM-2","itemData":{"ISSN":"0022-538X","author":[{"dropping-particle":"","family":"Elton","given":"Debra","non-dropping-particle":"","parse-names":false,"suffix":""},{"dropping-particle":"","family":"Medcalf","given":"Liz","non-dropping-particle":"","parse-names":false,"suffix":""},{"dropping-particle":"","family":"Bishop","given":"Konrad","non-dropping-particle":"","parse-names":false,"suffix":""},{"dropping-particle":"","family":"Harrison","given":"Deborah","non-dropping-particle":"","parse-names":false,"suffix":""},{"dropping-particle":"","family":"Digard","given":"Paul","non-dropping-particle":"","parse-names":false,"suffix":""}],"container-title":"Journal of Virology","id":"ITEM-2","issue":"9","issued":{"date-parts":[["1999"]]},"page":"7357-7367","publisher":"Am Soc Microbiol","title":"Identification of amino acid residues of influenza virus nucleoprotein essential for RNA binding","type":"article-journal","volume":"73"},"uris":["http://www.mendeley.com/documents/?uuid=cf24304d-ec71-4b22-a604-6cfdb348a9e5"]},{"id":"ITEM-3","itemData":{"ISSN":"0022-538X","author":[{"dropping-particle":"","family":"Biswas","given":"Siddhartha K","non-dropping-particle":"","parse-names":false,"suffix":""},{"dropping-particle":"","family":"Boutz","given":"Paul L","non-dropping-particle":"","parse-names":false,"suffix":""},{"dropping-particle":"","family":"Nayak","given":"Debi P","non-dropping-particle":"","parse-names":false,"suffix":""}],"container-title":"Journal of virology","id":"ITEM-3","issue":"7","issued":{"date-parts":[["1998"]]},"page":"5493-5501","publisher":"Am Soc Microbiol","title":"Influenza virus nucleoprotein interacts with influenza virus polymerase proteins","type":"article-journal","volume":"72"},"uris":["http://www.mendeley.com/documents/?uuid=7f3d8b62-e8b4-42ed-9d72-88bf65ebd6c0"]}],"mendeley":{"formattedCitation":"(Albo et al., 1995; Biswas et al., 1998; Elton, Medcalf, Bishop, Harrison, et al., 1999)","plainTextFormattedCitation":"(Albo et al., 1995; Biswas et al., 1998; Elton, Medcalf, Bishop, Harrison, et al., 1999)","previouslyFormattedCitation":"[7–9]"},"properties":{"noteIndex":0},"schema":"https://github.com/citation-style-language/schema/raw/master/csl-citation.json"}</w:instrText>
            </w:r>
            <w:r w:rsidRPr="00280D07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Albo et al., 1995; Biswas et al., 1998; Elton, Medcalf, Bishop, Harrison, et al., 1999)</w:t>
            </w:r>
            <w:r w:rsidRPr="00280D07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5FC36ADE" w14:textId="1E859BD4" w:rsidR="00E77F31" w:rsidRPr="00B16E9D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1E1E42" w14:paraId="57CF8C5A" w14:textId="77777777" w:rsidTr="00E51E17">
        <w:tc>
          <w:tcPr>
            <w:tcW w:w="0" w:type="auto"/>
            <w:vAlign w:val="center"/>
          </w:tcPr>
          <w:p w14:paraId="6057DDD2" w14:textId="1AE91893" w:rsidR="00E77F31" w:rsidRPr="00150D98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86</w:t>
            </w:r>
          </w:p>
        </w:tc>
        <w:tc>
          <w:tcPr>
            <w:tcW w:w="0" w:type="auto"/>
            <w:vAlign w:val="center"/>
          </w:tcPr>
          <w:p w14:paraId="25E5A71E" w14:textId="4D46AFF5" w:rsidR="00E77F31" w:rsidRPr="00150D98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7648FDF7" w14:textId="61D43DA1" w:rsidR="00E77F31" w:rsidRPr="00150D98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P</w:t>
            </w:r>
          </w:p>
        </w:tc>
        <w:tc>
          <w:tcPr>
            <w:tcW w:w="0" w:type="auto"/>
            <w:vAlign w:val="center"/>
          </w:tcPr>
          <w:p w14:paraId="6943E54A" w14:textId="172CECFB" w:rsidR="00E77F31" w:rsidRPr="00150D98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69</w:t>
            </w:r>
          </w:p>
        </w:tc>
        <w:tc>
          <w:tcPr>
            <w:tcW w:w="0" w:type="auto"/>
            <w:vAlign w:val="center"/>
          </w:tcPr>
          <w:p w14:paraId="6CC02BC3" w14:textId="5CD4A248" w:rsidR="00E77F31" w:rsidRPr="00D904AF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235BB68D" w14:textId="67AD234A" w:rsidR="00E77F31" w:rsidRPr="00D904AF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942" w:type="dxa"/>
            <w:vAlign w:val="center"/>
          </w:tcPr>
          <w:p w14:paraId="1077097B" w14:textId="2A77B0EA" w:rsidR="00E77F31" w:rsidRPr="00B16E9D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2</w:t>
            </w:r>
          </w:p>
        </w:tc>
        <w:tc>
          <w:tcPr>
            <w:tcW w:w="1134" w:type="dxa"/>
            <w:vAlign w:val="center"/>
          </w:tcPr>
          <w:p w14:paraId="41B36762" w14:textId="1D89D08E" w:rsidR="00E77F31" w:rsidRPr="00B16E9D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157A</w:t>
            </w:r>
          </w:p>
        </w:tc>
        <w:tc>
          <w:tcPr>
            <w:tcW w:w="1417" w:type="dxa"/>
            <w:vAlign w:val="center"/>
          </w:tcPr>
          <w:p w14:paraId="1A92012E" w14:textId="5BD21AFD" w:rsidR="00E77F31" w:rsidRPr="00B16E9D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</w:tcPr>
          <w:p w14:paraId="6E440EBC" w14:textId="5C3A297B" w:rsidR="00E77F31" w:rsidRDefault="00E77F31" w:rsidP="00E77F31">
            <w:pPr>
              <w:jc w:val="center"/>
            </w:pPr>
            <w:r w:rsidRPr="00280D07">
              <w:rPr>
                <w:rFonts w:ascii="Times New Roman" w:hAnsi="Times New Roman" w:cs="Times New Roman"/>
                <w:sz w:val="16"/>
                <w:szCs w:val="16"/>
              </w:rPr>
              <w:t xml:space="preserve">Associated with RNA and PB2 interaction </w:t>
            </w:r>
            <w:r w:rsidRPr="00280D07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Albo","given":"Carmen","non-dropping-particle":"","parse-names":false,"suffix":""},{"dropping-particle":"","family":"Valencia","given":"Alfonso","non-dropping-particle":"","parse-names":false,"suffix":""},{"dropping-particle":"","family":"Portela","given":"Agustin","non-dropping-particle":"","parse-names":false,"suffix":""}],"container-title":"Journal of Virology","id":"ITEM-1","issue":"6","issued":{"date-parts":[["1995"]]},"page":"3799-3806","publisher":"Am Soc Microbiol","title":"Identification of an RNA binding region within the N-terminal third of the influenza A virus nucleoprotein.","type":"article-journal","volume":"69"},"uris":["http://www.mendeley.com/documents/?uuid=47b1e9b3-0f1f-4384-86d0-4a60d9007872"]},{"id":"ITEM-2","itemData":{"ISSN":"0022-538X","author":[{"dropping-particle":"","family":"Elton","given":"Debra","non-dropping-particle":"","parse-names":false,"suffix":""},{"dropping-particle":"","family":"Medcalf","given":"Liz","non-dropping-particle":"","parse-names":false,"suffix":""},{"dropping-particle":"","family":"Bishop","given":"Konrad","non-dropping-particle":"","parse-names":false,"suffix":""},{"dropping-particle":"","family":"Harrison","given":"Deborah","non-dropping-particle":"","parse-names":false,"suffix":""},{"dropping-particle":"","family":"Digard","given":"Paul","non-dropping-particle":"","parse-names":false,"suffix":""}],"container-title":"Journal of Virology","id":"ITEM-2","issue":"9","issued":{"date-parts":[["1999"]]},"page":"7357-7367","publisher":"Am Soc Microbiol","title":"Identification of amino acid residues of influenza virus nucleoprotein essential for RNA binding","type":"article-journal","volume":"73"},"uris":["http://www.mendeley.com/documents/?uuid=cf24304d-ec71-4b22-a604-6cfdb348a9e5"]},{"id":"ITEM-3","itemData":{"ISSN":"0022-538X","author":[{"dropping-particle":"","family":"Biswas","given":"Siddhartha K","non-dropping-particle":"","parse-names":false,"suffix":""},{"dropping-particle":"","family":"Boutz","given":"Paul L","non-dropping-particle":"","parse-names":false,"suffix":""},{"dropping-particle":"","family":"Nayak","given":"Debi P","non-dropping-particle":"","parse-names":false,"suffix":""}],"container-title":"Journal of virology","id":"ITEM-3","issue":"7","issued":{"date-parts":[["1998"]]},"page":"5493-5501","publisher":"Am Soc Microbiol","title":"Influenza virus nucleoprotein interacts with influenza virus polymerase proteins","type":"article-journal","volume":"72"},"uris":["http://www.mendeley.com/documents/?uuid=7f3d8b62-e8b4-42ed-9d72-88bf65ebd6c0"]}],"mendeley":{"formattedCitation":"(Albo et al., 1995; Biswas et al., 1998; Elton, Medcalf, Bishop, Harrison, et al., 1999)","plainTextFormattedCitation":"(Albo et al., 1995; Biswas et al., 1998; Elton, Medcalf, Bishop, Harrison, et al., 1999)","previouslyFormattedCitation":"[7–9]"},"properties":{"noteIndex":0},"schema":"https://github.com/citation-style-language/schema/raw/master/csl-citation.json"}</w:instrText>
            </w:r>
            <w:r w:rsidRPr="00280D07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Albo et al., 1995; Biswas et al., 1998; Elton, Medcalf, Bishop, Harrison, et al., 1999)</w:t>
            </w:r>
            <w:r w:rsidRPr="00280D07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43F63802" w14:textId="06B7C59F" w:rsidR="00E77F31" w:rsidRPr="00B16E9D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1E1E42" w14:paraId="7C5F7919" w14:textId="77777777" w:rsidTr="00E51E17">
        <w:tc>
          <w:tcPr>
            <w:tcW w:w="0" w:type="auto"/>
            <w:vAlign w:val="center"/>
          </w:tcPr>
          <w:p w14:paraId="50483A8D" w14:textId="7B608B9A" w:rsidR="00E77F31" w:rsidRPr="00150D98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90</w:t>
            </w:r>
          </w:p>
        </w:tc>
        <w:tc>
          <w:tcPr>
            <w:tcW w:w="0" w:type="auto"/>
            <w:vAlign w:val="center"/>
          </w:tcPr>
          <w:p w14:paraId="7DFB159A" w14:textId="0EB8D6FF" w:rsidR="00E77F31" w:rsidRPr="00150D98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2478A1BE" w14:textId="264D3144" w:rsidR="00E77F31" w:rsidRPr="00150D98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P</w:t>
            </w:r>
          </w:p>
        </w:tc>
        <w:tc>
          <w:tcPr>
            <w:tcW w:w="0" w:type="auto"/>
            <w:vAlign w:val="center"/>
          </w:tcPr>
          <w:p w14:paraId="42E1C5F9" w14:textId="318C108F" w:rsidR="00E77F31" w:rsidRPr="00150D98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93</w:t>
            </w:r>
          </w:p>
        </w:tc>
        <w:tc>
          <w:tcPr>
            <w:tcW w:w="0" w:type="auto"/>
            <w:vAlign w:val="center"/>
          </w:tcPr>
          <w:p w14:paraId="6A74B407" w14:textId="64627C0C" w:rsidR="00E77F31" w:rsidRPr="00D904AF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1A2B50D4" w14:textId="782FC098" w:rsidR="00E77F31" w:rsidRPr="00D904AF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942" w:type="dxa"/>
            <w:vAlign w:val="center"/>
          </w:tcPr>
          <w:p w14:paraId="0AC89828" w14:textId="4CCACC89" w:rsidR="00E77F31" w:rsidRPr="00B16E9D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.4</w:t>
            </w:r>
          </w:p>
        </w:tc>
        <w:tc>
          <w:tcPr>
            <w:tcW w:w="1134" w:type="dxa"/>
            <w:vAlign w:val="center"/>
          </w:tcPr>
          <w:p w14:paraId="4C81E06A" w14:textId="4B128B10" w:rsidR="00E77F31" w:rsidRPr="00B16E9D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R98K</w:t>
            </w:r>
          </w:p>
        </w:tc>
        <w:tc>
          <w:tcPr>
            <w:tcW w:w="1417" w:type="dxa"/>
            <w:vAlign w:val="center"/>
          </w:tcPr>
          <w:p w14:paraId="2D8B30F4" w14:textId="26624B08" w:rsidR="00E77F31" w:rsidRPr="00B16E9D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</w:tcPr>
          <w:p w14:paraId="4FE1D070" w14:textId="2B0ABA54" w:rsidR="00E77F31" w:rsidRDefault="00E77F31" w:rsidP="00E77F31">
            <w:pPr>
              <w:jc w:val="center"/>
            </w:pPr>
            <w:r w:rsidRPr="00280D07">
              <w:rPr>
                <w:rFonts w:ascii="Times New Roman" w:hAnsi="Times New Roman" w:cs="Times New Roman"/>
                <w:sz w:val="16"/>
                <w:szCs w:val="16"/>
              </w:rPr>
              <w:t xml:space="preserve">Associated with RNA and PB2 </w:t>
            </w:r>
            <w:r w:rsidRPr="00280D07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 xml:space="preserve">interaction </w:t>
            </w:r>
            <w:r w:rsidRPr="00280D07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Albo","given":"Carmen","non-dropping-particle":"","parse-names":false,"suffix":""},{"dropping-particle":"","family":"Valencia","given":"Alfonso","non-dropping-particle":"","parse-names":false,"suffix":""},{"dropping-particle":"","family":"Portela","given":"Agustin","non-dropping-particle":"","parse-names":false,"suffix":""}],"container-title":"Journal of Virology","id":"ITEM-1","issue":"6","issued":{"date-parts":[["1995"]]},"page":"3799-3806","publisher":"Am Soc Microbiol","title":"Identification of an RNA binding region within the N-terminal third of the influenza A virus nucleoprotein.","type":"article-journal","volume":"69"},"uris":["http://www.mendeley.com/documents/?uuid=47b1e9b3-0f1f-4384-86d0-4a60d9007872"]},{"id":"ITEM-2","itemData":{"ISSN":"0022-538X","author":[{"dropping-particle":"","family":"Elton","given":"Debra","non-dropping-particle":"","parse-names":false,"suffix":""},{"dropping-particle":"","family":"Medcalf","given":"Liz","non-dropping-particle":"","parse-names":false,"suffix":""},{"dropping-particle":"","family":"Bishop","given":"Konrad","non-dropping-particle":"","parse-names":false,"suffix":""},{"dropping-particle":"","family":"Harrison","given":"Deborah","non-dropping-particle":"","parse-names":false,"suffix":""},{"dropping-particle":"","family":"Digard","given":"Paul","non-dropping-particle":"","parse-names":false,"suffix":""}],"container-title":"Journal of Virology","id":"ITEM-2","issue":"9","issued":{"date-parts":[["1999"]]},"page":"7357-7367","publisher":"Am Soc Microbiol","title":"Identification of amino acid residues of influenza virus nucleoprotein essential for RNA binding","type":"article-journal","volume":"73"},"uris":["http://www.mendeley.com/documents/?uuid=cf24304d-ec71-4b22-a604-6cfdb348a9e5"]},{"id":"ITEM-3","itemData":{"ISSN":"0022-538X","author":[{"dropping-particle":"","family":"Biswas","given":"Siddhartha K","non-dropping-particle":"","parse-names":false,"suffix":""},{"dropping-particle":"","family":"Boutz","given":"Paul L","non-dropping-particle":"","parse-names":false,"suffix":""},{"dropping-particle":"","family":"Nayak","given":"Debi P","non-dropping-particle":"","parse-names":false,"suffix":""}],"container-title":"Journal of virology","id":"ITEM-3","issue":"7","issued":{"date-parts":[["1998"]]},"page":"5493-5501","publisher":"Am Soc Microbiol","title":"Influenza virus nucleoprotein interacts with influenza virus polymerase proteins","type":"article-journal","volume":"72"},"uris":["http://www.mendeley.com/documents/?uuid=7f3d8b62-e8b4-42ed-9d72-88bf65ebd6c0"]}],"mendeley":{"formattedCitation":"(Albo et al., 1995; Biswas et al., 1998; Elton, Medcalf, Bishop, Harrison, et al., 1999)","plainTextFormattedCitation":"(Albo et al., 1995; Biswas et al., 1998; Elton, Medcalf, Bishop, Harrison, et al., 1999)","previouslyFormattedCitation":"[7–9]"},"properties":{"noteIndex":0},"schema":"https://github.com/citation-style-language/schema/raw/master/csl-citation.json"}</w:instrText>
            </w:r>
            <w:r w:rsidRPr="00280D07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Albo et al., 1995; Biswas et al., 1998; Elton, Medcalf, Bishop, Harrison, et al., 1999)</w:t>
            </w:r>
            <w:r w:rsidRPr="00280D07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250643B0" w14:textId="532521AD" w:rsidR="00E77F31" w:rsidRPr="00B16E9D" w:rsidRDefault="00E77F31" w:rsidP="00E77F3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 xml:space="preserve">Viral genome/protein </w:t>
            </w: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interaction</w:t>
            </w:r>
          </w:p>
        </w:tc>
      </w:tr>
      <w:tr w:rsidR="00B16E9D" w14:paraId="15DAFE81" w14:textId="77777777" w:rsidTr="00327068">
        <w:tc>
          <w:tcPr>
            <w:tcW w:w="0" w:type="auto"/>
            <w:vAlign w:val="center"/>
          </w:tcPr>
          <w:p w14:paraId="75B59CD4" w14:textId="41D888BC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4499</w:t>
            </w:r>
          </w:p>
        </w:tc>
        <w:tc>
          <w:tcPr>
            <w:tcW w:w="0" w:type="auto"/>
            <w:vAlign w:val="center"/>
          </w:tcPr>
          <w:p w14:paraId="534E6ED2" w14:textId="0B256A59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02FE473C" w14:textId="7A67C721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P</w:t>
            </w:r>
          </w:p>
        </w:tc>
        <w:tc>
          <w:tcPr>
            <w:tcW w:w="0" w:type="auto"/>
            <w:vAlign w:val="center"/>
          </w:tcPr>
          <w:p w14:paraId="6FFF6D36" w14:textId="6563FA57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644</w:t>
            </w:r>
          </w:p>
        </w:tc>
        <w:tc>
          <w:tcPr>
            <w:tcW w:w="0" w:type="auto"/>
            <w:vAlign w:val="center"/>
          </w:tcPr>
          <w:p w14:paraId="350D9519" w14:textId="313DB4AC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0" w:type="auto"/>
            <w:vAlign w:val="center"/>
          </w:tcPr>
          <w:p w14:paraId="651DC0D0" w14:textId="5AFC8AF1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942" w:type="dxa"/>
            <w:vAlign w:val="center"/>
          </w:tcPr>
          <w:p w14:paraId="417AD882" w14:textId="1B158135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2</w:t>
            </w:r>
          </w:p>
        </w:tc>
        <w:tc>
          <w:tcPr>
            <w:tcW w:w="1134" w:type="dxa"/>
            <w:vAlign w:val="center"/>
          </w:tcPr>
          <w:p w14:paraId="20D0D11D" w14:textId="216DB67D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215K</w:t>
            </w:r>
          </w:p>
        </w:tc>
        <w:tc>
          <w:tcPr>
            <w:tcW w:w="1417" w:type="dxa"/>
            <w:vAlign w:val="center"/>
          </w:tcPr>
          <w:p w14:paraId="05F30FDE" w14:textId="23E533B2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58B47251" w14:textId="39E54BC8" w:rsidR="00B16E9D" w:rsidRPr="008F0BDE" w:rsidRDefault="00CD7EA1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F0BDE">
              <w:rPr>
                <w:rFonts w:ascii="Times New Roman" w:hAnsi="Times New Roman" w:cs="Times New Roman"/>
                <w:sz w:val="16"/>
                <w:szCs w:val="16"/>
              </w:rPr>
              <w:t xml:space="preserve">Associated with </w:t>
            </w:r>
            <w:r w:rsidR="008F0BDE" w:rsidRPr="008F0BDE">
              <w:rPr>
                <w:rFonts w:ascii="Times New Roman" w:hAnsi="Times New Roman" w:cs="Times New Roman"/>
                <w:sz w:val="16"/>
                <w:szCs w:val="16"/>
              </w:rPr>
              <w:t>PB2 interaction and NP nuclear localization</w:t>
            </w:r>
            <w:r w:rsidR="008F0BDE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A94914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42-6822","author":[{"dropping-particle":"","family":"Weber","given":"Friedemann","non-dropping-particle":"","parse-names":false,"suffix":""},{"dropping-particle":"","family":"Kochs","given":"Georg","non-dropping-particle":"","parse-names":false,"suffix":""},{"dropping-particle":"","family":"Gruber","given":"Simone","non-dropping-particle":"","parse-names":false,"suffix":""},{"dropping-particle":"","family":"Haller","given":"Otto","non-dropping-particle":"","parse-names":false,"suffix":""}],"container-title":"Virology","id":"ITEM-1","issue":"1","issued":{"date-parts":[["1998"]]},"page":"9-18","publisher":"Elsevier","title":"A classical bipartite nuclear localization signal on Thogoto and influenza A virus nucleoproteins","type":"article-journal","volume":"250"},"uris":["http://www.mendeley.com/documents/?uuid=ce4a7ddb-6be4-4c4a-b608-b131f7dd8770"]},{"id":"ITEM-2","itemData":{"ISSN":"0042-6822","author":[{"dropping-particle":"","family":"Elton","given":"Debra","non-dropping-particle":"","parse-names":false,"suffix":""},{"dropping-particle":"","family":"Medcalf","given":"Elizabeth","non-dropping-particle":"","parse-names":false,"suffix":""},{"dropping-particle":"","family":"Bishop","given":"Konrad","non-dropping-particle":"","parse-names":false,"suffix":""},{"dropping-particle":"","family":"Digard","given":"Paul","non-dropping-particle":"","parse-names":false,"suffix":""}],"container-title":"Virology","id":"ITEM-2","issue":"1","issued":{"date-parts":[["1999"]]},"page":"190-200","publisher":"Elsevier","title":"Oligomerization of the influenza virus nucleoprotein: identification of positive and negative sequence elements","type":"article-journal","volume":"260"},"uris":["http://www.mendeley.com/documents/?uuid=03145ea0-95b1-44f3-bc4f-61dca7b1130e"]}],"mendeley":{"formattedCitation":"(Elton, Medcalf, Bishop, &amp; Digard, 1999; Weber, Kochs, Gruber, &amp; Haller, 1998)","plainTextFormattedCitation":"(Elton, Medcalf, Bishop, &amp; Digard, 1999; Weber, Kochs, Gruber, &amp; Haller, 1998)","previouslyFormattedCitation":"[10,12]"},"properties":{"noteIndex":0},"schema":"https://github.com/citation-style-language/schema/raw/master/csl-citation.json"}</w:instrText>
            </w:r>
            <w:r w:rsidR="00A94914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Elton, Medcalf, Bishop, &amp; Digard, 1999; Weber, Kochs, Gruber, &amp; Haller, 1998)</w:t>
            </w:r>
            <w:r w:rsidR="00A94914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1D926FE2" w14:textId="5289DD89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Host-virus interaction machinery</w:t>
            </w:r>
          </w:p>
        </w:tc>
      </w:tr>
      <w:tr w:rsidR="001E1E42" w14:paraId="1D6586E9" w14:textId="77777777" w:rsidTr="00E51E17">
        <w:tc>
          <w:tcPr>
            <w:tcW w:w="0" w:type="auto"/>
            <w:vAlign w:val="center"/>
          </w:tcPr>
          <w:p w14:paraId="0D6266B2" w14:textId="2B025C74" w:rsidR="00A94914" w:rsidRPr="00150D98" w:rsidRDefault="00A94914" w:rsidP="00A94914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552</w:t>
            </w:r>
          </w:p>
        </w:tc>
        <w:tc>
          <w:tcPr>
            <w:tcW w:w="0" w:type="auto"/>
            <w:vAlign w:val="center"/>
          </w:tcPr>
          <w:p w14:paraId="130A6740" w14:textId="58A47CC1" w:rsidR="00A94914" w:rsidRPr="00150D98" w:rsidRDefault="00A94914" w:rsidP="00A94914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1127B8A7" w14:textId="7A4F3D7D" w:rsidR="00A94914" w:rsidRPr="00150D98" w:rsidRDefault="00A94914" w:rsidP="00A94914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P</w:t>
            </w:r>
          </w:p>
        </w:tc>
        <w:tc>
          <w:tcPr>
            <w:tcW w:w="0" w:type="auto"/>
            <w:vAlign w:val="center"/>
          </w:tcPr>
          <w:p w14:paraId="3BE38D33" w14:textId="4787C4E1" w:rsidR="00A94914" w:rsidRPr="00150D98" w:rsidRDefault="00A94914" w:rsidP="00A94914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03</w:t>
            </w:r>
          </w:p>
        </w:tc>
        <w:tc>
          <w:tcPr>
            <w:tcW w:w="0" w:type="auto"/>
            <w:vAlign w:val="center"/>
          </w:tcPr>
          <w:p w14:paraId="23ACAFA7" w14:textId="2748FBEF" w:rsidR="00A94914" w:rsidRPr="00D904AF" w:rsidRDefault="00A94914" w:rsidP="00A94914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32DB5024" w14:textId="256B25FB" w:rsidR="00A94914" w:rsidRPr="00D904AF" w:rsidRDefault="00A94914" w:rsidP="00A94914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942" w:type="dxa"/>
            <w:vAlign w:val="center"/>
          </w:tcPr>
          <w:p w14:paraId="229E50F1" w14:textId="230A9523" w:rsidR="00A94914" w:rsidRPr="00B16E9D" w:rsidRDefault="00A94914" w:rsidP="00A94914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3</w:t>
            </w:r>
          </w:p>
        </w:tc>
        <w:tc>
          <w:tcPr>
            <w:tcW w:w="1134" w:type="dxa"/>
            <w:vAlign w:val="center"/>
          </w:tcPr>
          <w:p w14:paraId="2E93FB8D" w14:textId="08FE8C71" w:rsidR="00A94914" w:rsidRPr="00B16E9D" w:rsidRDefault="00A94914" w:rsidP="00A94914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L68P</w:t>
            </w:r>
          </w:p>
        </w:tc>
        <w:tc>
          <w:tcPr>
            <w:tcW w:w="1417" w:type="dxa"/>
            <w:vAlign w:val="center"/>
          </w:tcPr>
          <w:p w14:paraId="7E262D6E" w14:textId="2AFCF993" w:rsidR="00A94914" w:rsidRPr="00B16E9D" w:rsidRDefault="00A94914" w:rsidP="00A94914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</w:tcPr>
          <w:p w14:paraId="19A9D3AB" w14:textId="7ECBB951" w:rsidR="00A94914" w:rsidRDefault="00A94914" w:rsidP="00A94914">
            <w:pPr>
              <w:jc w:val="center"/>
            </w:pPr>
            <w:r w:rsidRPr="009C456F">
              <w:rPr>
                <w:rFonts w:ascii="Times New Roman" w:hAnsi="Times New Roman" w:cs="Times New Roman"/>
                <w:sz w:val="16"/>
                <w:szCs w:val="16"/>
              </w:rPr>
              <w:t xml:space="preserve">Associated with RNA and PB2 interaction </w:t>
            </w:r>
            <w:r w:rsidRPr="009C456F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Albo","given":"Carmen","non-dropping-particle":"","parse-names":false,"suffix":""},{"dropping-particle":"","family":"Valencia","given":"Alfonso","non-dropping-particle":"","parse-names":false,"suffix":""},{"dropping-particle":"","family":"Portela","given":"Agustin","non-dropping-particle":"","parse-names":false,"suffix":""}],"container-title":"Journal of Virology","id":"ITEM-1","issue":"6","issued":{"date-parts":[["1995"]]},"page":"3799-3806","publisher":"Am Soc Microbiol","title":"Identification of an RNA binding region within the N-terminal third of the influenza A virus nucleoprotein.","type":"article-journal","volume":"69"},"uris":["http://www.mendeley.com/documents/?uuid=47b1e9b3-0f1f-4384-86d0-4a60d9007872"]},{"id":"ITEM-2","itemData":{"ISSN":"0022-538X","author":[{"dropping-particle":"","family":"Elton","given":"Debra","non-dropping-particle":"","parse-names":false,"suffix":""},{"dropping-particle":"","family":"Medcalf","given":"Liz","non-dropping-particle":"","parse-names":false,"suffix":""},{"dropping-particle":"","family":"Bishop","given":"Konrad","non-dropping-particle":"","parse-names":false,"suffix":""},{"dropping-particle":"","family":"Harrison","given":"Deborah","non-dropping-particle":"","parse-names":false,"suffix":""},{"dropping-particle":"","family":"Digard","given":"Paul","non-dropping-particle":"","parse-names":false,"suffix":""}],"container-title":"Journal of Virology","id":"ITEM-2","issue":"9","issued":{"date-parts":[["1999"]]},"page":"7357-7367","publisher":"Am Soc Microbiol","title":"Identification of amino acid residues of influenza virus nucleoprotein essential for RNA binding","type":"article-journal","volume":"73"},"uris":["http://www.mendeley.com/documents/?uuid=cf24304d-ec71-4b22-a604-6cfdb348a9e5"]},{"id":"ITEM-3","itemData":{"ISSN":"0022-538X","author":[{"dropping-particle":"","family":"Biswas","given":"Siddhartha K","non-dropping-particle":"","parse-names":false,"suffix":""},{"dropping-particle":"","family":"Boutz","given":"Paul L","non-dropping-particle":"","parse-names":false,"suffix":""},{"dropping-particle":"","family":"Nayak","given":"Debi P","non-dropping-particle":"","parse-names":false,"suffix":""}],"container-title":"Journal of virology","id":"ITEM-3","issue":"7","issued":{"date-parts":[["1998"]]},"page":"5493-5501","publisher":"Am Soc Microbiol","title":"Influenza virus nucleoprotein interacts with influenza virus polymerase proteins","type":"article-journal","volume":"72"},"uris":["http://www.mendeley.com/documents/?uuid=7f3d8b62-e8b4-42ed-9d72-88bf65ebd6c0"]}],"mendeley":{"formattedCitation":"(Albo et al., 1995; Biswas et al., 1998; Elton, Medcalf, Bishop, Harrison, et al., 1999)","plainTextFormattedCitation":"(Albo et al., 1995; Biswas et al., 1998; Elton, Medcalf, Bishop, Harrison, et al., 1999)","previouslyFormattedCitation":"[7–9]"},"properties":{"noteIndex":0},"schema":"https://github.com/citation-style-language/schema/raw/master/csl-citation.json"}</w:instrText>
            </w:r>
            <w:r w:rsidRPr="009C456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Albo et al., 1995; Biswas et al., 1998; Elton, Medcalf, Bishop, Harrison, et al., 1999)</w:t>
            </w:r>
            <w:r w:rsidRPr="009C456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232A0098" w14:textId="0E04BBFF" w:rsidR="00A94914" w:rsidRPr="00B16E9D" w:rsidRDefault="00A94914" w:rsidP="00A94914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1E1E42" w14:paraId="19D6B24B" w14:textId="77777777" w:rsidTr="00E51E17">
        <w:tc>
          <w:tcPr>
            <w:tcW w:w="0" w:type="auto"/>
            <w:vAlign w:val="center"/>
          </w:tcPr>
          <w:p w14:paraId="5AF55B41" w14:textId="14A1A4E9" w:rsidR="00A94914" w:rsidRPr="00150D98" w:rsidRDefault="00A94914" w:rsidP="00A94914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552</w:t>
            </w:r>
          </w:p>
        </w:tc>
        <w:tc>
          <w:tcPr>
            <w:tcW w:w="0" w:type="auto"/>
            <w:vAlign w:val="center"/>
          </w:tcPr>
          <w:p w14:paraId="11BAB8D0" w14:textId="3C07CFE3" w:rsidR="00A94914" w:rsidRPr="00150D98" w:rsidRDefault="00A94914" w:rsidP="00A94914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4350C221" w14:textId="4CF6D208" w:rsidR="00A94914" w:rsidRPr="00150D98" w:rsidRDefault="00A94914" w:rsidP="00A94914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P</w:t>
            </w:r>
          </w:p>
        </w:tc>
        <w:tc>
          <w:tcPr>
            <w:tcW w:w="0" w:type="auto"/>
            <w:vAlign w:val="center"/>
          </w:tcPr>
          <w:p w14:paraId="0C34392B" w14:textId="3E98CD72" w:rsidR="00A94914" w:rsidRPr="00150D98" w:rsidRDefault="00A94914" w:rsidP="00A94914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64</w:t>
            </w:r>
          </w:p>
        </w:tc>
        <w:tc>
          <w:tcPr>
            <w:tcW w:w="0" w:type="auto"/>
            <w:vAlign w:val="center"/>
          </w:tcPr>
          <w:p w14:paraId="4A81DD8B" w14:textId="35F5C44F" w:rsidR="00A94914" w:rsidRPr="00D904AF" w:rsidRDefault="00A94914" w:rsidP="00A94914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731CFCCD" w14:textId="1A9CCD47" w:rsidR="00A94914" w:rsidRPr="00D904AF" w:rsidRDefault="00A94914" w:rsidP="00A94914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942" w:type="dxa"/>
            <w:vAlign w:val="center"/>
          </w:tcPr>
          <w:p w14:paraId="3A1B4679" w14:textId="6808331C" w:rsidR="00A94914" w:rsidRPr="00B16E9D" w:rsidRDefault="00A94914" w:rsidP="00A94914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3.1</w:t>
            </w:r>
          </w:p>
        </w:tc>
        <w:tc>
          <w:tcPr>
            <w:tcW w:w="1134" w:type="dxa"/>
            <w:vAlign w:val="center"/>
          </w:tcPr>
          <w:p w14:paraId="436B6F7E" w14:textId="285E72EA" w:rsidR="00A94914" w:rsidRPr="00B16E9D" w:rsidRDefault="00A94914" w:rsidP="00A94914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155A</w:t>
            </w:r>
          </w:p>
        </w:tc>
        <w:tc>
          <w:tcPr>
            <w:tcW w:w="1417" w:type="dxa"/>
            <w:vAlign w:val="center"/>
          </w:tcPr>
          <w:p w14:paraId="0BA0FEF5" w14:textId="45FF41F0" w:rsidR="00A94914" w:rsidRPr="00B16E9D" w:rsidRDefault="00A94914" w:rsidP="00A94914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</w:tcPr>
          <w:p w14:paraId="3A61A9BD" w14:textId="131829C9" w:rsidR="00A94914" w:rsidRDefault="00A94914" w:rsidP="00A94914">
            <w:pPr>
              <w:jc w:val="center"/>
            </w:pPr>
            <w:r w:rsidRPr="009C456F">
              <w:rPr>
                <w:rFonts w:ascii="Times New Roman" w:hAnsi="Times New Roman" w:cs="Times New Roman"/>
                <w:sz w:val="16"/>
                <w:szCs w:val="16"/>
              </w:rPr>
              <w:t xml:space="preserve">Associated with RNA and PB2 interaction </w:t>
            </w:r>
            <w:r w:rsidRPr="009C456F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Albo","given":"Carmen","non-dropping-particle":"","parse-names":false,"suffix":""},{"dropping-particle":"","family":"Valencia","given":"Alfonso","non-dropping-particle":"","parse-names":false,"suffix":""},{"dropping-particle":"","family":"Portela","given":"Agustin","non-dropping-particle":"","parse-names":false,"suffix":""}],"container-title":"Journal of Virology","id":"ITEM-1","issue":"6","issued":{"date-parts":[["1995"]]},"page":"3799-3806","publisher":"Am Soc Microbiol","title":"Identification of an RNA binding region within the N-terminal third of the influenza A virus nucleoprotein.","type":"article-journal","volume":"69"},"uris":["http://www.mendeley.com/documents/?uuid=47b1e9b3-0f1f-4384-86d0-4a60d9007872"]},{"id":"ITEM-2","itemData":{"ISSN":"0022-538X","author":[{"dropping-particle":"","family":"Elton","given":"Debra","non-dropping-particle":"","parse-names":false,"suffix":""},{"dropping-particle":"","family":"Medcalf","given":"Liz","non-dropping-particle":"","parse-names":false,"suffix":""},{"dropping-particle":"","family":"Bishop","given":"Konrad","non-dropping-particle":"","parse-names":false,"suffix":""},{"dropping-particle":"","family":"Harrison","given":"Deborah","non-dropping-particle":"","parse-names":false,"suffix":""},{"dropping-particle":"","family":"Digard","given":"Paul","non-dropping-particle":"","parse-names":false,"suffix":""}],"container-title":"Journal of Virology","id":"ITEM-2","issue":"9","issued":{"date-parts":[["1999"]]},"page":"7357-7367","publisher":"Am Soc Microbiol","title":"Identification of amino acid residues of influenza virus nucleoprotein essential for RNA binding","type":"article-journal","volume":"73"},"uris":["http://www.mendeley.com/documents/?uuid=cf24304d-ec71-4b22-a604-6cfdb348a9e5"]},{"id":"ITEM-3","itemData":{"ISSN":"0022-538X","author":[{"dropping-particle":"","family":"Biswas","given":"Siddhartha K","non-dropping-particle":"","parse-names":false,"suffix":""},{"dropping-particle":"","family":"Boutz","given":"Paul L","non-dropping-particle":"","parse-names":false,"suffix":""},{"dropping-particle":"","family":"Nayak","given":"Debi P","non-dropping-particle":"","parse-names":false,"suffix":""}],"container-title":"Journal of virology","id":"ITEM-3","issue":"7","issued":{"date-parts":[["1998"]]},"page":"5493-5501","publisher":"Am Soc Microbiol","title":"Influenza virus nucleoprotein interacts with influenza virus polymerase proteins","type":"article-journal","volume":"72"},"uris":["http://www.mendeley.com/documents/?uuid=7f3d8b62-e8b4-42ed-9d72-88bf65ebd6c0"]}],"mendeley":{"formattedCitation":"(Albo et al., 1995; Biswas et al., 1998; Elton, Medcalf, Bishop, Harrison, et al., 1999)","plainTextFormattedCitation":"(Albo et al., 1995; Biswas et al., 1998; Elton, Medcalf, Bishop, Harrison, et al., 1999)","previouslyFormattedCitation":"[7–9]"},"properties":{"noteIndex":0},"schema":"https://github.com/citation-style-language/schema/raw/master/csl-citation.json"}</w:instrText>
            </w:r>
            <w:r w:rsidRPr="009C456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Albo et al., 1995; Biswas et al., 1998; Elton, Medcalf, Bishop, Harrison, et al., 1999)</w:t>
            </w:r>
            <w:r w:rsidRPr="009C456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4FB97BFE" w14:textId="66ACD657" w:rsidR="00A94914" w:rsidRPr="00B16E9D" w:rsidRDefault="00A94914" w:rsidP="00A94914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B16E9D" w14:paraId="50DC645D" w14:textId="77777777" w:rsidTr="00327068">
        <w:tc>
          <w:tcPr>
            <w:tcW w:w="0" w:type="auto"/>
            <w:vAlign w:val="center"/>
          </w:tcPr>
          <w:p w14:paraId="5C8293C1" w14:textId="18403F29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552</w:t>
            </w:r>
          </w:p>
        </w:tc>
        <w:tc>
          <w:tcPr>
            <w:tcW w:w="0" w:type="auto"/>
            <w:vAlign w:val="center"/>
          </w:tcPr>
          <w:p w14:paraId="186B28E9" w14:textId="465E16A3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620D254B" w14:textId="33E44CDB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P</w:t>
            </w:r>
          </w:p>
        </w:tc>
        <w:tc>
          <w:tcPr>
            <w:tcW w:w="0" w:type="auto"/>
            <w:vAlign w:val="center"/>
          </w:tcPr>
          <w:p w14:paraId="2D5CA65C" w14:textId="070E62DD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731</w:t>
            </w:r>
          </w:p>
        </w:tc>
        <w:tc>
          <w:tcPr>
            <w:tcW w:w="0" w:type="auto"/>
            <w:vAlign w:val="center"/>
          </w:tcPr>
          <w:p w14:paraId="5666D16A" w14:textId="3078E54A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417CBFFA" w14:textId="0C7BCE06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942" w:type="dxa"/>
            <w:vAlign w:val="center"/>
          </w:tcPr>
          <w:p w14:paraId="69DDA5F2" w14:textId="1D9D9962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6</w:t>
            </w:r>
          </w:p>
        </w:tc>
        <w:tc>
          <w:tcPr>
            <w:tcW w:w="1134" w:type="dxa"/>
            <w:vAlign w:val="center"/>
          </w:tcPr>
          <w:p w14:paraId="773423BB" w14:textId="4A6B46C3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E244G</w:t>
            </w:r>
          </w:p>
        </w:tc>
        <w:tc>
          <w:tcPr>
            <w:tcW w:w="1417" w:type="dxa"/>
            <w:vAlign w:val="center"/>
          </w:tcPr>
          <w:p w14:paraId="264BAF93" w14:textId="6C915D3D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409B70F2" w14:textId="0D351DAD" w:rsidR="00B16E9D" w:rsidRDefault="0036194E" w:rsidP="00B16E9D">
            <w:pPr>
              <w:jc w:val="center"/>
            </w:pPr>
            <w:r w:rsidRPr="00E63EFB">
              <w:rPr>
                <w:rFonts w:ascii="Times New Roman" w:hAnsi="Times New Roman" w:cs="Times New Roman"/>
                <w:sz w:val="16"/>
                <w:szCs w:val="16"/>
              </w:rPr>
              <w:t>Associated with NP o</w:t>
            </w:r>
            <w:r w:rsidRPr="00E63EFB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t>ligomerization</w: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instrText>ADDIN CSL_CITATION {"citationItems":[{"id":"ITEM-1","itemData":{"ISSN":"0042-6822","author":[{"dropping-particle":"","family":"Elton","given":"Debra","non-dropping-particle":"","parse-names":false,"suffix":""},{"dropping-particle":"","family":"Medcalf","given":"Elizabeth","non-dropping-particle":"","parse-names":false,"suffix":""},{"dropping-particle":"","family":"Bishop","given":"Konrad","non-dropping-particle":"","parse-names":false,"suffix":""},{"dropping-particle":"","family":"Digard","given":"Paul","non-dropping-particle":"","parse-names":false,"suffix":""}],"container-title":"Virology","id":"ITEM-1","issue":"1","issued":{"date-parts":[["1999"]]},"page":"190-200","publisher":"Elsevier","title":"Oligomerization of the influenza virus nucleoprotein: identification of positive and negative sequence elements","type":"article-journal","volume":"260"},"uris":["http://www.mendeley.com/documents/?uuid=03145ea0-95b1-44f3-bc4f-61dca7b1130e"]}],"mendeley":{"formattedCitation":"(Elton, Medcalf, Bishop, &amp; Digard, 1999)","plainTextFormattedCitation":"(Elton, Medcalf, Bishop, &amp; Digard, 1999)","previouslyFormattedCitation":"[10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color w:val="212121"/>
                <w:sz w:val="16"/>
                <w:szCs w:val="16"/>
              </w:rPr>
              <w:t>(Elton, Medcalf, Bishop, &amp; Digard, 1999)</w: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2648C5E3" w14:textId="0FA7A3FF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B16E9D" w14:paraId="5C5B6EAE" w14:textId="77777777" w:rsidTr="00327068">
        <w:tc>
          <w:tcPr>
            <w:tcW w:w="0" w:type="auto"/>
            <w:vAlign w:val="center"/>
          </w:tcPr>
          <w:p w14:paraId="320327E4" w14:textId="73C3CA6E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552</w:t>
            </w:r>
          </w:p>
        </w:tc>
        <w:tc>
          <w:tcPr>
            <w:tcW w:w="0" w:type="auto"/>
            <w:vAlign w:val="center"/>
          </w:tcPr>
          <w:p w14:paraId="3E1E2314" w14:textId="2221062A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25349A86" w14:textId="58654021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P</w:t>
            </w:r>
          </w:p>
        </w:tc>
        <w:tc>
          <w:tcPr>
            <w:tcW w:w="0" w:type="auto"/>
            <w:vAlign w:val="center"/>
          </w:tcPr>
          <w:p w14:paraId="6E18BB80" w14:textId="4DF36099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839</w:t>
            </w:r>
          </w:p>
        </w:tc>
        <w:tc>
          <w:tcPr>
            <w:tcW w:w="0" w:type="auto"/>
            <w:vAlign w:val="center"/>
          </w:tcPr>
          <w:p w14:paraId="45DE1FE0" w14:textId="29011283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7579B04F" w14:textId="049B7C9F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942" w:type="dxa"/>
            <w:vAlign w:val="center"/>
          </w:tcPr>
          <w:p w14:paraId="586DC208" w14:textId="421200C5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4</w:t>
            </w:r>
          </w:p>
        </w:tc>
        <w:tc>
          <w:tcPr>
            <w:tcW w:w="1134" w:type="dxa"/>
            <w:vAlign w:val="center"/>
          </w:tcPr>
          <w:p w14:paraId="05B98626" w14:textId="108672D2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280A</w:t>
            </w:r>
          </w:p>
        </w:tc>
        <w:tc>
          <w:tcPr>
            <w:tcW w:w="1417" w:type="dxa"/>
            <w:vAlign w:val="center"/>
          </w:tcPr>
          <w:p w14:paraId="395C2018" w14:textId="1FB2F130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1E480CB7" w14:textId="7260C347" w:rsidR="00B16E9D" w:rsidRDefault="0036194E" w:rsidP="00B16E9D">
            <w:pPr>
              <w:jc w:val="center"/>
            </w:pPr>
            <w:r w:rsidRPr="00E63EFB">
              <w:rPr>
                <w:rFonts w:ascii="Times New Roman" w:hAnsi="Times New Roman" w:cs="Times New Roman"/>
                <w:sz w:val="16"/>
                <w:szCs w:val="16"/>
              </w:rPr>
              <w:t>Associated with PB2 interaction and NP o</w:t>
            </w:r>
            <w:r w:rsidRPr="00E63EFB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t>ligomerization</w: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instrText>ADDIN CSL_CITATION {"citationItems":[{"id":"ITEM-1","itemData":{"ISSN":"0022-538X","author":[{"dropping-particle":"","family":"Biswas","given":"Siddhartha K","non-dropping-particle":"","parse-names":false,"suffix":""},{"dropping-particle":"","family":"Boutz","given":"Paul L","non-dropping-particle":"","parse-names":false,"suffix":""},{"dropping-particle":"","family":"Nayak","given":"Debi P","non-dropping-particle":"","parse-names":false,"suffix":""}],"container-title":"Journal of virology","id":"ITEM-1","issue":"7","issued":{"date-parts":[["1998"]]},"page":"5493-5501","publisher":"Am Soc Microbiol","title":"Influenza virus nucleoprotein interacts with influenza virus polymerase proteins","type":"article-journal","volume":"72"},"uris":["http://www.mendeley.com/documents/?uuid=7f3d8b62-e8b4-42ed-9d72-88bf65ebd6c0"]},{"id":"ITEM-2","itemData":{"ISSN":"0042-6822","author":[{"dropping-particle":"","family":"Elton","given":"Debra","non-dropping-particle":"","parse-names":false,"suffix":""},{"dropping-particle":"","family":"Medcalf","given":"Elizabeth","non-dropping-particle":"","parse-names":false,"suffix":""},{"dropping-particle":"","family":"Bishop","given":"Konrad","non-dropping-particle":"","parse-names":false,"suffix":""},{"dropping-particle":"","family":"Digard","given":"Paul","non-dropping-particle":"","parse-names":false,"suffix":""}],"container-title":"Virology","id":"ITEM-2","issue":"1","issued":{"date-parts":[["1999"]]},"page":"190-200","publisher":"Elsevier","title":"Oligomerization of the influenza virus nucleoprotein: identification of positive and negative sequence elements","type":"article-journal","volume":"260"},"uris":["http://www.mendeley.com/documents/?uuid=03145ea0-95b1-44f3-bc4f-61dca7b1130e"]}],"mendeley":{"formattedCitation":"(Biswas et al., 1998; Elton, Medcalf, Bishop, &amp; Digard, 1999)","plainTextFormattedCitation":"(Biswas et al., 1998; Elton, Medcalf, Bishop, &amp; Digard, 1999)","previouslyFormattedCitation":"[9,10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color w:val="212121"/>
                <w:sz w:val="16"/>
                <w:szCs w:val="16"/>
              </w:rPr>
              <w:t>(Biswas et al., 1998; Elton, Medcalf, Bishop, &amp; Digard, 1999)</w: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4D1C93B5" w14:textId="2D4B1FB1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B16E9D" w14:paraId="01E0E38C" w14:textId="77777777" w:rsidTr="00327068">
        <w:tc>
          <w:tcPr>
            <w:tcW w:w="0" w:type="auto"/>
            <w:vAlign w:val="center"/>
          </w:tcPr>
          <w:p w14:paraId="3AB1E094" w14:textId="3939C331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552</w:t>
            </w:r>
          </w:p>
        </w:tc>
        <w:tc>
          <w:tcPr>
            <w:tcW w:w="0" w:type="auto"/>
            <w:vAlign w:val="center"/>
          </w:tcPr>
          <w:p w14:paraId="55015FA9" w14:textId="6A66D6BC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30BFC4B1" w14:textId="3F5A1246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P</w:t>
            </w:r>
          </w:p>
        </w:tc>
        <w:tc>
          <w:tcPr>
            <w:tcW w:w="0" w:type="auto"/>
            <w:vAlign w:val="center"/>
          </w:tcPr>
          <w:p w14:paraId="47E97C2A" w14:textId="0CCD9CC9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373</w:t>
            </w:r>
          </w:p>
        </w:tc>
        <w:tc>
          <w:tcPr>
            <w:tcW w:w="0" w:type="auto"/>
            <w:vAlign w:val="center"/>
          </w:tcPr>
          <w:p w14:paraId="634D2422" w14:textId="29300222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21701421" w14:textId="5C089B54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942" w:type="dxa"/>
            <w:vAlign w:val="center"/>
          </w:tcPr>
          <w:p w14:paraId="63C0FF6B" w14:textId="47B459EF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3</w:t>
            </w:r>
          </w:p>
        </w:tc>
        <w:tc>
          <w:tcPr>
            <w:tcW w:w="1134" w:type="dxa"/>
            <w:vAlign w:val="center"/>
          </w:tcPr>
          <w:p w14:paraId="7E138602" w14:textId="10EF9CD0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F458S</w:t>
            </w:r>
          </w:p>
        </w:tc>
        <w:tc>
          <w:tcPr>
            <w:tcW w:w="1417" w:type="dxa"/>
            <w:vAlign w:val="center"/>
          </w:tcPr>
          <w:p w14:paraId="4E08E845" w14:textId="2EDB7403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46C38E7C" w14:textId="22844587" w:rsidR="00B16E9D" w:rsidRDefault="0036194E" w:rsidP="00B16E9D">
            <w:pPr>
              <w:jc w:val="center"/>
            </w:pPr>
            <w:r w:rsidRPr="00E63EFB">
              <w:rPr>
                <w:rFonts w:ascii="Times New Roman" w:hAnsi="Times New Roman" w:cs="Times New Roman"/>
                <w:sz w:val="16"/>
                <w:szCs w:val="16"/>
              </w:rPr>
              <w:t>Associated with PB2 interaction and NP o</w:t>
            </w:r>
            <w:r w:rsidRPr="00E63EFB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t>ligomerization</w: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instrText>ADDIN CSL_CITATION {"citationItems":[{"id":"ITEM-1","itemData":{"ISSN":"0022-538X","author":[{"dropping-particle":"","family":"Biswas","given":"Siddhartha K","non-dropping-particle":"","parse-names":false,"suffix":""},{"dropping-particle":"","family":"Boutz","given":"Paul L","non-dropping-particle":"","parse-names":false,"suffix":""},{"dropping-particle":"","family":"Nayak","given":"Debi P","non-dropping-particle":"","parse-names":false,"suffix":""}],"container-title":"Journal of virology","id":"ITEM-1","issue":"7","issued":{"date-parts":[["1998"]]},"page":"5493-5501","publisher":"Am Soc Microbiol","title":"Influenza virus nucleoprotein interacts with influenza virus polymerase proteins","type":"article-journal","volume":"72"},"uris":["http://www.mendeley.com/documents/?uuid=7f3d8b62-e8b4-42ed-9d72-88bf65ebd6c0"]},{"id":"ITEM-2","itemData":{"ISSN":"0042-6822","author":[{"dropping-particle":"","family":"Elton","given":"Debra","non-dropping-particle":"","parse-names":false,"suffix":""},{"dropping-particle":"","family":"Medcalf","given":"Elizabeth","non-dropping-particle":"","parse-names":false,"suffix":""},{"dropping-particle":"","family":"Bishop","given":"Konrad","non-dropping-particle":"","parse-names":false,"suffix":""},{"dropping-particle":"","family":"Digard","given":"Paul","non-dropping-particle":"","parse-names":false,"suffix":""}],"container-title":"Virology","id":"ITEM-2","issue":"1","issued":{"date-parts":[["1999"]]},"page":"190-200","publisher":"Elsevier","title":"Oligomerization of the influenza virus nucleoprotein: identification of positive and negative sequence elements","type":"article-journal","volume":"260"},"uris":["http://www.mendeley.com/documents/?uuid=03145ea0-95b1-44f3-bc4f-61dca7b1130e"]}],"mendeley":{"formattedCitation":"(Biswas et al., 1998; Elton, Medcalf, Bishop, &amp; Digard, 1999)","plainTextFormattedCitation":"(Biswas et al., 1998; Elton, Medcalf, Bishop, &amp; Digard, 1999)","previouslyFormattedCitation":"[9,10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color w:val="212121"/>
                <w:sz w:val="16"/>
                <w:szCs w:val="16"/>
              </w:rPr>
              <w:t>(Biswas et al., 1998; Elton, Medcalf, Bishop, &amp; Digard, 1999)</w: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573E08B5" w14:textId="360B89AA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1E1E42" w14:paraId="77B95FFC" w14:textId="77777777" w:rsidTr="00E51E17">
        <w:tc>
          <w:tcPr>
            <w:tcW w:w="0" w:type="auto"/>
            <w:vAlign w:val="center"/>
          </w:tcPr>
          <w:p w14:paraId="2B861288" w14:textId="7801F18F" w:rsidR="00E7045F" w:rsidRPr="00150D98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931</w:t>
            </w:r>
          </w:p>
        </w:tc>
        <w:tc>
          <w:tcPr>
            <w:tcW w:w="0" w:type="auto"/>
            <w:vAlign w:val="center"/>
          </w:tcPr>
          <w:p w14:paraId="5181A660" w14:textId="2B69BAFE" w:rsidR="00E7045F" w:rsidRPr="00150D98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PRIME </w:t>
            </w: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BOOST</w:t>
            </w:r>
          </w:p>
        </w:tc>
        <w:tc>
          <w:tcPr>
            <w:tcW w:w="0" w:type="auto"/>
            <w:vAlign w:val="center"/>
          </w:tcPr>
          <w:p w14:paraId="75D89FD7" w14:textId="7D7BCA90" w:rsidR="00E7045F" w:rsidRPr="00150D98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NP</w:t>
            </w:r>
          </w:p>
        </w:tc>
        <w:tc>
          <w:tcPr>
            <w:tcW w:w="0" w:type="auto"/>
            <w:vAlign w:val="center"/>
          </w:tcPr>
          <w:p w14:paraId="1278FBAF" w14:textId="47047E45" w:rsidR="00E7045F" w:rsidRPr="00150D98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362</w:t>
            </w:r>
          </w:p>
        </w:tc>
        <w:tc>
          <w:tcPr>
            <w:tcW w:w="0" w:type="auto"/>
            <w:vAlign w:val="center"/>
          </w:tcPr>
          <w:p w14:paraId="465C36B9" w14:textId="31CEA453" w:rsidR="00E7045F" w:rsidRPr="00D904AF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5AAC425A" w14:textId="513BCEDD" w:rsidR="00E7045F" w:rsidRPr="00D904AF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942" w:type="dxa"/>
            <w:vAlign w:val="center"/>
          </w:tcPr>
          <w:p w14:paraId="1D7A6D29" w14:textId="6CEB13E4" w:rsidR="00E7045F" w:rsidRPr="00B16E9D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4</w:t>
            </w:r>
          </w:p>
        </w:tc>
        <w:tc>
          <w:tcPr>
            <w:tcW w:w="1134" w:type="dxa"/>
            <w:vAlign w:val="center"/>
          </w:tcPr>
          <w:p w14:paraId="7CBA7809" w14:textId="535F85B8" w:rsidR="00E7045F" w:rsidRPr="00B16E9D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R121H</w:t>
            </w:r>
          </w:p>
        </w:tc>
        <w:tc>
          <w:tcPr>
            <w:tcW w:w="1417" w:type="dxa"/>
            <w:vAlign w:val="center"/>
          </w:tcPr>
          <w:p w14:paraId="189BEFAD" w14:textId="33FE6C0F" w:rsidR="00E7045F" w:rsidRPr="00B16E9D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</w:tcPr>
          <w:p w14:paraId="314683CF" w14:textId="294224C1" w:rsidR="00E7045F" w:rsidRDefault="00E7045F" w:rsidP="00E7045F">
            <w:pPr>
              <w:jc w:val="center"/>
            </w:pPr>
            <w:r w:rsidRPr="00A02B06">
              <w:rPr>
                <w:rFonts w:ascii="Times New Roman" w:hAnsi="Times New Roman" w:cs="Times New Roman"/>
                <w:sz w:val="16"/>
                <w:szCs w:val="16"/>
              </w:rPr>
              <w:t xml:space="preserve">Associated with RNA and PB2 </w:t>
            </w:r>
            <w:r w:rsidRPr="00A02B06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 xml:space="preserve">interaction </w:t>
            </w:r>
            <w:r w:rsidRPr="00A02B06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Albo","given":"Carmen","non-dropping-particle":"","parse-names":false,"suffix":""},{"dropping-particle":"","family":"Valencia","given":"Alfonso","non-dropping-particle":"","parse-names":false,"suffix":""},{"dropping-particle":"","family":"Portela","given":"Agustin","non-dropping-particle":"","parse-names":false,"suffix":""}],"container-title":"Journal of Virology","id":"ITEM-1","issue":"6","issued":{"date-parts":[["1995"]]},"page":"3799-3806","publisher":"Am Soc Microbiol","title":"Identification of an RNA binding region within the N-terminal third of the influenza A virus nucleoprotein.","type":"article-journal","volume":"69"},"uris":["http://www.mendeley.com/documents/?uuid=47b1e9b3-0f1f-4384-86d0-4a60d9007872"]},{"id":"ITEM-2","itemData":{"ISSN":"0022-538X","author":[{"dropping-particle":"","family":"Elton","given":"Debra","non-dropping-particle":"","parse-names":false,"suffix":""},{"dropping-particle":"","family":"Medcalf","given":"Liz","non-dropping-particle":"","parse-names":false,"suffix":""},{"dropping-particle":"","family":"Bishop","given":"Konrad","non-dropping-particle":"","parse-names":false,"suffix":""},{"dropping-particle":"","family":"Harrison","given":"Deborah","non-dropping-particle":"","parse-names":false,"suffix":""},{"dropping-particle":"","family":"Digard","given":"Paul","non-dropping-particle":"","parse-names":false,"suffix":""}],"container-title":"Journal of Virology","id":"ITEM-2","issue":"9","issued":{"date-parts":[["1999"]]},"page":"7357-7367","publisher":"Am Soc Microbiol","title":"Identification of amino acid residues of influenza virus nucleoprotein essential for RNA binding","type":"article-journal","volume":"73"},"uris":["http://www.mendeley.com/documents/?uuid=cf24304d-ec71-4b22-a604-6cfdb348a9e5"]},{"id":"ITEM-3","itemData":{"ISSN":"0022-538X","author":[{"dropping-particle":"","family":"Biswas","given":"Siddhartha K","non-dropping-particle":"","parse-names":false,"suffix":""},{"dropping-particle":"","family":"Boutz","given":"Paul L","non-dropping-particle":"","parse-names":false,"suffix":""},{"dropping-particle":"","family":"Nayak","given":"Debi P","non-dropping-particle":"","parse-names":false,"suffix":""}],"container-title":"Journal of virology","id":"ITEM-3","issue":"7","issued":{"date-parts":[["1998"]]},"page":"5493-5501","publisher":"Am Soc Microbiol","title":"Influenza virus nucleoprotein interacts with influenza virus polymerase proteins","type":"article-journal","volume":"72"},"uris":["http://www.mendeley.com/documents/?uuid=7f3d8b62-e8b4-42ed-9d72-88bf65ebd6c0"]}],"mendeley":{"formattedCitation":"(Albo et al., 1995; Biswas et al., 1998; Elton, Medcalf, Bishop, Harrison, et al., 1999)","plainTextFormattedCitation":"(Albo et al., 1995; Biswas et al., 1998; Elton, Medcalf, Bishop, Harrison, et al., 1999)","previouslyFormattedCitation":"[7–9]"},"properties":{"noteIndex":0},"schema":"https://github.com/citation-style-language/schema/raw/master/csl-citation.json"}</w:instrText>
            </w:r>
            <w:r w:rsidRPr="00A02B0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Albo et al., 1995; Biswas et al., 1998; Elton, Medcalf, Bishop, Harrison, et al., 1999)</w:t>
            </w:r>
            <w:r w:rsidRPr="00A02B0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793B6C5F" w14:textId="73AD19B8" w:rsidR="00E7045F" w:rsidRPr="00B16E9D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 xml:space="preserve">Viral genome/protein </w:t>
            </w: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interaction</w:t>
            </w:r>
          </w:p>
        </w:tc>
      </w:tr>
      <w:tr w:rsidR="001E1E42" w14:paraId="386ABF8A" w14:textId="77777777" w:rsidTr="00E51E17">
        <w:tc>
          <w:tcPr>
            <w:tcW w:w="0" w:type="auto"/>
            <w:vAlign w:val="center"/>
          </w:tcPr>
          <w:p w14:paraId="1DA440E8" w14:textId="7D9CF514" w:rsidR="00E7045F" w:rsidRPr="00150D98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4931</w:t>
            </w:r>
          </w:p>
        </w:tc>
        <w:tc>
          <w:tcPr>
            <w:tcW w:w="0" w:type="auto"/>
            <w:vAlign w:val="center"/>
          </w:tcPr>
          <w:p w14:paraId="415ACF96" w14:textId="72DE1605" w:rsidR="00E7045F" w:rsidRPr="00150D98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53DA7606" w14:textId="1116ECED" w:rsidR="00E7045F" w:rsidRPr="00150D98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P</w:t>
            </w:r>
          </w:p>
        </w:tc>
        <w:tc>
          <w:tcPr>
            <w:tcW w:w="0" w:type="auto"/>
            <w:vAlign w:val="center"/>
          </w:tcPr>
          <w:p w14:paraId="7EEE976C" w14:textId="126D0033" w:rsidR="00E7045F" w:rsidRPr="00150D98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39</w:t>
            </w:r>
          </w:p>
        </w:tc>
        <w:tc>
          <w:tcPr>
            <w:tcW w:w="0" w:type="auto"/>
            <w:vAlign w:val="center"/>
          </w:tcPr>
          <w:p w14:paraId="223402DF" w14:textId="5F82D30D" w:rsidR="00E7045F" w:rsidRPr="00D904AF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405EE992" w14:textId="7E7BDCF5" w:rsidR="00E7045F" w:rsidRPr="00D904AF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942" w:type="dxa"/>
            <w:vAlign w:val="center"/>
          </w:tcPr>
          <w:p w14:paraId="14336799" w14:textId="11670B84" w:rsidR="00E7045F" w:rsidRPr="00B16E9D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1134" w:type="dxa"/>
            <w:vAlign w:val="center"/>
          </w:tcPr>
          <w:p w14:paraId="131A1F18" w14:textId="1299B97D" w:rsidR="00E7045F" w:rsidRPr="00B16E9D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147A</w:t>
            </w:r>
          </w:p>
        </w:tc>
        <w:tc>
          <w:tcPr>
            <w:tcW w:w="1417" w:type="dxa"/>
            <w:vAlign w:val="center"/>
          </w:tcPr>
          <w:p w14:paraId="6C278C45" w14:textId="4284548A" w:rsidR="00E7045F" w:rsidRPr="00B16E9D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</w:tcPr>
          <w:p w14:paraId="443D27E1" w14:textId="6E285550" w:rsidR="00E7045F" w:rsidRDefault="00E7045F" w:rsidP="00E7045F">
            <w:pPr>
              <w:jc w:val="center"/>
            </w:pPr>
            <w:r w:rsidRPr="00A02B06">
              <w:rPr>
                <w:rFonts w:ascii="Times New Roman" w:hAnsi="Times New Roman" w:cs="Times New Roman"/>
                <w:sz w:val="16"/>
                <w:szCs w:val="16"/>
              </w:rPr>
              <w:t xml:space="preserve">Associated with RNA and PB2 interaction </w:t>
            </w:r>
            <w:r w:rsidRPr="00A02B06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Albo","given":"Carmen","non-dropping-particle":"","parse-names":false,"suffix":""},{"dropping-particle":"","family":"Valencia","given":"Alfonso","non-dropping-particle":"","parse-names":false,"suffix":""},{"dropping-particle":"","family":"Portela","given":"Agustin","non-dropping-particle":"","parse-names":false,"suffix":""}],"container-title":"Journal of Virology","id":"ITEM-1","issue":"6","issued":{"date-parts":[["1995"]]},"page":"3799-3806","publisher":"Am Soc Microbiol","title":"Identification of an RNA binding region within the N-terminal third of the influenza A virus nucleoprotein.","type":"article-journal","volume":"69"},"uris":["http://www.mendeley.com/documents/?uuid=47b1e9b3-0f1f-4384-86d0-4a60d9007872"]},{"id":"ITEM-2","itemData":{"ISSN":"0022-538X","author":[{"dropping-particle":"","family":"Elton","given":"Debra","non-dropping-particle":"","parse-names":false,"suffix":""},{"dropping-particle":"","family":"Medcalf","given":"Liz","non-dropping-particle":"","parse-names":false,"suffix":""},{"dropping-particle":"","family":"Bishop","given":"Konrad","non-dropping-particle":"","parse-names":false,"suffix":""},{"dropping-particle":"","family":"Harrison","given":"Deborah","non-dropping-particle":"","parse-names":false,"suffix":""},{"dropping-particle":"","family":"Digard","given":"Paul","non-dropping-particle":"","parse-names":false,"suffix":""}],"container-title":"Journal of Virology","id":"ITEM-2","issue":"9","issued":{"date-parts":[["1999"]]},"page":"7357-7367","publisher":"Am Soc Microbiol","title":"Identification of amino acid residues of influenza virus nucleoprotein essential for RNA binding","type":"article-journal","volume":"73"},"uris":["http://www.mendeley.com/documents/?uuid=cf24304d-ec71-4b22-a604-6cfdb348a9e5"]},{"id":"ITEM-3","itemData":{"ISSN":"0022-538X","author":[{"dropping-particle":"","family":"Biswas","given":"Siddhartha K","non-dropping-particle":"","parse-names":false,"suffix":""},{"dropping-particle":"","family":"Boutz","given":"Paul L","non-dropping-particle":"","parse-names":false,"suffix":""},{"dropping-particle":"","family":"Nayak","given":"Debi P","non-dropping-particle":"","parse-names":false,"suffix":""}],"container-title":"Journal of virology","id":"ITEM-3","issue":"7","issued":{"date-parts":[["1998"]]},"page":"5493-5501","publisher":"Am Soc Microbiol","title":"Influenza virus nucleoprotein interacts with influenza virus polymerase proteins","type":"article-journal","volume":"72"},"uris":["http://www.mendeley.com/documents/?uuid=7f3d8b62-e8b4-42ed-9d72-88bf65ebd6c0"]}],"mendeley":{"formattedCitation":"(Albo et al., 1995; Biswas et al., 1998; Elton, Medcalf, Bishop, Harrison, et al., 1999)","plainTextFormattedCitation":"(Albo et al., 1995; Biswas et al., 1998; Elton, Medcalf, Bishop, Harrison, et al., 1999)","previouslyFormattedCitation":"[7–9]"},"properties":{"noteIndex":0},"schema":"https://github.com/citation-style-language/schema/raw/master/csl-citation.json"}</w:instrText>
            </w:r>
            <w:r w:rsidRPr="00A02B0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Albo et al., 1995; Biswas et al., 1998; Elton, Medcalf, Bishop, Harrison, et al., 1999)</w:t>
            </w:r>
            <w:r w:rsidRPr="00A02B0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792FC378" w14:textId="52C09550" w:rsidR="00E7045F" w:rsidRPr="00B16E9D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B16E9D" w14:paraId="7B39170E" w14:textId="77777777" w:rsidTr="00327068">
        <w:tc>
          <w:tcPr>
            <w:tcW w:w="0" w:type="auto"/>
            <w:vAlign w:val="center"/>
          </w:tcPr>
          <w:p w14:paraId="7242EF2A" w14:textId="09730378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945</w:t>
            </w:r>
          </w:p>
        </w:tc>
        <w:tc>
          <w:tcPr>
            <w:tcW w:w="0" w:type="auto"/>
            <w:vAlign w:val="center"/>
          </w:tcPr>
          <w:p w14:paraId="0CDE1CE4" w14:textId="69551412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40070968" w14:textId="378C0841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P</w:t>
            </w:r>
          </w:p>
        </w:tc>
        <w:tc>
          <w:tcPr>
            <w:tcW w:w="0" w:type="auto"/>
            <w:vAlign w:val="center"/>
          </w:tcPr>
          <w:p w14:paraId="6900A58F" w14:textId="7AAD63EA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117</w:t>
            </w:r>
          </w:p>
        </w:tc>
        <w:tc>
          <w:tcPr>
            <w:tcW w:w="0" w:type="auto"/>
            <w:vAlign w:val="center"/>
          </w:tcPr>
          <w:p w14:paraId="58DC436D" w14:textId="38E77DD4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15139CB1" w14:textId="70D899B0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942" w:type="dxa"/>
            <w:vAlign w:val="center"/>
          </w:tcPr>
          <w:p w14:paraId="2C6F01F3" w14:textId="393179D5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.2</w:t>
            </w:r>
          </w:p>
        </w:tc>
        <w:tc>
          <w:tcPr>
            <w:tcW w:w="1134" w:type="dxa"/>
            <w:vAlign w:val="center"/>
          </w:tcPr>
          <w:p w14:paraId="39AAA457" w14:textId="2E6DBB7D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373T</w:t>
            </w:r>
          </w:p>
        </w:tc>
        <w:tc>
          <w:tcPr>
            <w:tcW w:w="1417" w:type="dxa"/>
            <w:vAlign w:val="center"/>
          </w:tcPr>
          <w:p w14:paraId="626F6802" w14:textId="69AC0AD8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66F5FCBA" w14:textId="6DB1C266" w:rsidR="00B16E9D" w:rsidRDefault="0036194E" w:rsidP="00B16E9D">
            <w:pPr>
              <w:jc w:val="center"/>
            </w:pPr>
            <w:r w:rsidRPr="00E63EFB">
              <w:rPr>
                <w:rFonts w:ascii="Times New Roman" w:hAnsi="Times New Roman" w:cs="Times New Roman"/>
                <w:sz w:val="16"/>
                <w:szCs w:val="16"/>
              </w:rPr>
              <w:t>Associated with PB2 interaction and NP o</w:t>
            </w:r>
            <w:r w:rsidRPr="00E63EFB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t>ligomerization</w: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instrText>ADDIN CSL_CITATION {"citationItems":[{"id":"ITEM-1","itemData":{"ISSN":"0022-538X","author":[{"dropping-particle":"","family":"Biswas","given":"Siddhartha K","non-dropping-particle":"","parse-names":false,"suffix":""},{"dropping-particle":"","family":"Boutz","given":"Paul L","non-dropping-particle":"","parse-names":false,"suffix":""},{"dropping-particle":"","family":"Nayak","given":"Debi P","non-dropping-particle":"","parse-names":false,"suffix":""}],"container-title":"Journal of virology","id":"ITEM-1","issue":"7","issued":{"date-parts":[["1998"]]},"page":"5493-5501","publisher":"Am Soc Microbiol","title":"Influenza virus nucleoprotein interacts with influenza virus polymerase proteins","type":"article-journal","volume":"72"},"uris":["http://www.mendeley.com/documents/?uuid=7f3d8b62-e8b4-42ed-9d72-88bf65ebd6c0"]},{"id":"ITEM-2","itemData":{"ISSN":"0042-6822","author":[{"dropping-particle":"","family":"Elton","given":"Debra","non-dropping-particle":"","parse-names":false,"suffix":""},{"dropping-particle":"","family":"Medcalf","given":"Elizabeth","non-dropping-particle":"","parse-names":false,"suffix":""},{"dropping-particle":"","family":"Bishop","given":"Konrad","non-dropping-particle":"","parse-names":false,"suffix":""},{"dropping-particle":"","family":"Digard","given":"Paul","non-dropping-particle":"","parse-names":false,"suffix":""}],"container-title":"Virology","id":"ITEM-2","issue":"1","issued":{"date-parts":[["1999"]]},"page":"190-200","publisher":"Elsevier","title":"Oligomerization of the influenza virus nucleoprotein: identification of positive and negative sequence elements","type":"article-journal","volume":"260"},"uris":["http://www.mendeley.com/documents/?uuid=03145ea0-95b1-44f3-bc4f-61dca7b1130e"]}],"mendeley":{"formattedCitation":"(Biswas et al., 1998; Elton, Medcalf, Bishop, &amp; Digard, 1999)","plainTextFormattedCitation":"(Biswas et al., 1998; Elton, Medcalf, Bishop, &amp; Digard, 1999)","previouslyFormattedCitation":"[9,10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color w:val="212121"/>
                <w:sz w:val="16"/>
                <w:szCs w:val="16"/>
              </w:rPr>
              <w:t>(Biswas et al., 1998; Elton, Medcalf, Bishop, &amp; Digard, 1999)</w:t>
            </w:r>
            <w:r>
              <w:rPr>
                <w:rFonts w:ascii="Times New Roman" w:hAnsi="Times New Roman" w:cs="Times New Roman"/>
                <w:color w:val="212121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05ED49E9" w14:textId="412D0670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1E1E42" w14:paraId="7ED704CF" w14:textId="77777777" w:rsidTr="00E51E17">
        <w:tc>
          <w:tcPr>
            <w:tcW w:w="0" w:type="auto"/>
            <w:vAlign w:val="center"/>
          </w:tcPr>
          <w:p w14:paraId="583662C1" w14:textId="1C58C82C" w:rsidR="00E7045F" w:rsidRPr="00150D98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167</w:t>
            </w:r>
          </w:p>
        </w:tc>
        <w:tc>
          <w:tcPr>
            <w:tcW w:w="0" w:type="auto"/>
            <w:vAlign w:val="center"/>
          </w:tcPr>
          <w:p w14:paraId="39776AE4" w14:textId="3D21D2E9" w:rsidR="00E7045F" w:rsidRPr="00150D98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354C926F" w14:textId="12257C62" w:rsidR="00E7045F" w:rsidRPr="00150D98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P</w:t>
            </w:r>
          </w:p>
        </w:tc>
        <w:tc>
          <w:tcPr>
            <w:tcW w:w="0" w:type="auto"/>
            <w:vAlign w:val="center"/>
          </w:tcPr>
          <w:p w14:paraId="559A6B7D" w14:textId="68DEFB78" w:rsidR="00E7045F" w:rsidRPr="00150D98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81</w:t>
            </w:r>
          </w:p>
        </w:tc>
        <w:tc>
          <w:tcPr>
            <w:tcW w:w="0" w:type="auto"/>
            <w:vAlign w:val="center"/>
          </w:tcPr>
          <w:p w14:paraId="201A78F9" w14:textId="23D2FB45" w:rsidR="00E7045F" w:rsidRPr="00D904AF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329FA4C7" w14:textId="408CEA5A" w:rsidR="00E7045F" w:rsidRPr="00D904AF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942" w:type="dxa"/>
            <w:vAlign w:val="center"/>
          </w:tcPr>
          <w:p w14:paraId="3181223D" w14:textId="3A1BA0AB" w:rsidR="00E7045F" w:rsidRPr="00B16E9D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.8</w:t>
            </w:r>
          </w:p>
        </w:tc>
        <w:tc>
          <w:tcPr>
            <w:tcW w:w="1134" w:type="dxa"/>
            <w:vAlign w:val="center"/>
          </w:tcPr>
          <w:p w14:paraId="420B3DA0" w14:textId="42BE8466" w:rsidR="00E7045F" w:rsidRPr="00B16E9D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I61L</w:t>
            </w:r>
          </w:p>
        </w:tc>
        <w:tc>
          <w:tcPr>
            <w:tcW w:w="1417" w:type="dxa"/>
            <w:vAlign w:val="center"/>
          </w:tcPr>
          <w:p w14:paraId="4447F732" w14:textId="08290313" w:rsidR="00E7045F" w:rsidRPr="00B16E9D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</w:tcPr>
          <w:p w14:paraId="17E30B5D" w14:textId="2BCEBE6E" w:rsidR="00E7045F" w:rsidRDefault="00E7045F" w:rsidP="00E7045F">
            <w:pPr>
              <w:jc w:val="center"/>
            </w:pPr>
            <w:r w:rsidRPr="00D902D3">
              <w:rPr>
                <w:rFonts w:ascii="Times New Roman" w:hAnsi="Times New Roman" w:cs="Times New Roman"/>
                <w:sz w:val="16"/>
                <w:szCs w:val="16"/>
              </w:rPr>
              <w:t xml:space="preserve">Associated with RNA and PB2 interaction </w:t>
            </w:r>
            <w:r w:rsidRPr="00D902D3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Albo","given":"Carmen","non-dropping-particle":"","parse-names":false,"suffix":""},{"dropping-particle":"","family":"Valencia","given":"Alfonso","non-dropping-particle":"","parse-names":false,"suffix":""},{"dropping-particle":"","family":"Portela","given":"Agustin","non-dropping-particle":"","parse-names":false,"suffix":""}],"container-title":"Journal of Virology","id":"ITEM-1","issue":"6","issued":{"date-parts":[["1995"]]},"page":"3799-3806","publisher":"Am Soc Microbiol","title":"Identification of an RNA binding region within the N-terminal third of the influenza A virus nucleoprotein.","type":"article-journal","volume":"69"},"uris":["http://www.mendeley.com/documents/?uuid=47b1e9b3-0f1f-4384-86d0-4a60d9007872"]},{"id":"ITEM-2","itemData":{"ISSN":"0022-538X","author":[{"dropping-particle":"","family":"Elton","given":"Debra","non-dropping-particle":"","parse-names":false,"suffix":""},{"dropping-particle":"","family":"Medcalf","given":"Liz","non-dropping-particle":"","parse-names":false,"suffix":""},{"dropping-particle":"","family":"Bishop","given":"Konrad","non-dropping-particle":"","parse-names":false,"suffix":""},{"dropping-particle":"","family":"Harrison","given":"Deborah","non-dropping-particle":"","parse-names":false,"suffix":""},{"dropping-particle":"","family":"Digard","given":"Paul","non-dropping-particle":"","parse-names":false,"suffix":""}],"container-title":"Journal of Virology","id":"ITEM-2","issue":"9","issued":{"date-parts":[["1999"]]},"page":"7357-7367","publisher":"Am Soc Microbiol","title":"Identification of amino acid residues of influenza virus nucleoprotein essential for RNA binding","type":"article-journal","volume":"73"},"uris":["http://www.mendeley.com/documents/?uuid=cf24304d-ec71-4b22-a604-6cfdb348a9e5"]},{"id":"ITEM-3","itemData":{"ISSN":"0022-538X","author":[{"dropping-particle":"","family":"Biswas","given":"Siddhartha K","non-dropping-particle":"","parse-names":false,"suffix":""},{"dropping-particle":"","family":"Boutz","given":"Paul L","non-dropping-particle":"","parse-names":false,"suffix":""},{"dropping-particle":"","family":"Nayak","given":"Debi P","non-dropping-particle":"","parse-names":false,"suffix":""}],"container-title":"Journal of virology","id":"ITEM-3","issue":"7","issued":{"date-parts":[["1998"]]},"page":"5493-5501","publisher":"Am Soc Microbiol","title":"Influenza virus nucleoprotein interacts with influenza virus polymerase proteins","type":"article-journal","volume":"72"},"uris":["http://www.mendeley.com/documents/?uuid=7f3d8b62-e8b4-42ed-9d72-88bf65ebd6c0"]}],"mendeley":{"formattedCitation":"(Albo et al., 1995; Biswas et al., 1998; Elton, Medcalf, Bishop, Harrison, et al., 1999)","plainTextFormattedCitation":"(Albo et al., 1995; Biswas et al., 1998; Elton, Medcalf, Bishop, Harrison, et al., 1999)","previouslyFormattedCitation":"[7–9]"},"properties":{"noteIndex":0},"schema":"https://github.com/citation-style-language/schema/raw/master/csl-citation.json"}</w:instrText>
            </w:r>
            <w:r w:rsidRPr="00D902D3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Albo et al., 1995; Biswas et al., 1998; Elton, Medcalf, Bishop, Harrison, et al., 1999)</w:t>
            </w:r>
            <w:r w:rsidRPr="00D902D3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7C37AC39" w14:textId="775CD17F" w:rsidR="00E7045F" w:rsidRPr="00B16E9D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1E1E42" w14:paraId="20AB51F2" w14:textId="77777777" w:rsidTr="00E51E17">
        <w:tc>
          <w:tcPr>
            <w:tcW w:w="0" w:type="auto"/>
            <w:vAlign w:val="center"/>
          </w:tcPr>
          <w:p w14:paraId="19E06E04" w14:textId="1503EE98" w:rsidR="00E7045F" w:rsidRPr="00150D98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184</w:t>
            </w:r>
          </w:p>
        </w:tc>
        <w:tc>
          <w:tcPr>
            <w:tcW w:w="0" w:type="auto"/>
            <w:vAlign w:val="center"/>
          </w:tcPr>
          <w:p w14:paraId="51E949D2" w14:textId="447A0E50" w:rsidR="00E7045F" w:rsidRPr="00150D98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7DC1EA3B" w14:textId="43217C1D" w:rsidR="00E7045F" w:rsidRPr="00150D98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P</w:t>
            </w:r>
          </w:p>
        </w:tc>
        <w:tc>
          <w:tcPr>
            <w:tcW w:w="0" w:type="auto"/>
            <w:vAlign w:val="center"/>
          </w:tcPr>
          <w:p w14:paraId="1343DDAF" w14:textId="4D622759" w:rsidR="00E7045F" w:rsidRPr="00150D98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388</w:t>
            </w:r>
          </w:p>
        </w:tc>
        <w:tc>
          <w:tcPr>
            <w:tcW w:w="0" w:type="auto"/>
            <w:vAlign w:val="center"/>
          </w:tcPr>
          <w:p w14:paraId="2D9C4CFB" w14:textId="6FFE43F4" w:rsidR="00E7045F" w:rsidRPr="00D904AF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6041FAD2" w14:textId="79074A72" w:rsidR="00E7045F" w:rsidRPr="00D904AF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942" w:type="dxa"/>
            <w:vAlign w:val="center"/>
          </w:tcPr>
          <w:p w14:paraId="5E40289F" w14:textId="50EF941D" w:rsidR="00E7045F" w:rsidRPr="00B16E9D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3.6</w:t>
            </w:r>
          </w:p>
        </w:tc>
        <w:tc>
          <w:tcPr>
            <w:tcW w:w="1134" w:type="dxa"/>
            <w:vAlign w:val="center"/>
          </w:tcPr>
          <w:p w14:paraId="5E634FE6" w14:textId="21EA1CAA" w:rsidR="00E7045F" w:rsidRPr="00B16E9D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130A</w:t>
            </w:r>
          </w:p>
        </w:tc>
        <w:tc>
          <w:tcPr>
            <w:tcW w:w="1417" w:type="dxa"/>
            <w:vAlign w:val="center"/>
          </w:tcPr>
          <w:p w14:paraId="22FD193A" w14:textId="28679405" w:rsidR="00E7045F" w:rsidRPr="00B16E9D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</w:tcPr>
          <w:p w14:paraId="62BD8469" w14:textId="1C412AD9" w:rsidR="00E7045F" w:rsidRDefault="00E7045F" w:rsidP="00E7045F">
            <w:pPr>
              <w:jc w:val="center"/>
            </w:pPr>
            <w:r w:rsidRPr="00D902D3">
              <w:rPr>
                <w:rFonts w:ascii="Times New Roman" w:hAnsi="Times New Roman" w:cs="Times New Roman"/>
                <w:sz w:val="16"/>
                <w:szCs w:val="16"/>
              </w:rPr>
              <w:t xml:space="preserve">Associated with RNA and PB2 interaction </w:t>
            </w:r>
            <w:r w:rsidRPr="00D902D3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Albo","given":"Carmen","non-dropping-particle":"","parse-names":false,"suffix":""},{"dropping-particle":"","family":"Valencia","given":"Alfonso","non-dropping-particle":"","parse-names":false,"suffix":""},{"dropping-particle":"","family":"Portela","given":"Agustin","non-dropping-particle":"","parse-names":false,"suffix":""}],"container-title":"Journal of Virology","id":"ITEM-1","issue":"6","issued":{"date-parts":[["1995"]]},"page":"3799-3806","publisher":"Am Soc Microbiol","title":"Identification of an RNA binding region within the N-terminal third of the influenza A virus nucleoprotein.","type":"article-journal","volume":"69"},"uris":["http://www.mendeley.com/documents/?uuid=47b1e9b3-0f1f-4384-86d0-4a60d9007872"]},{"id":"ITEM-2","itemData":{"ISSN":"0022-538X","author":[{"dropping-particle":"","family":"Elton","given":"Debra","non-dropping-particle":"","parse-names":false,"suffix":""},{"dropping-particle":"","family":"Medcalf","given":"Liz","non-dropping-particle":"","parse-names":false,"suffix":""},{"dropping-particle":"","family":"Bishop","given":"Konrad","non-dropping-particle":"","parse-names":false,"suffix":""},{"dropping-particle":"","family":"Harrison","given":"Deborah","non-dropping-particle":"","parse-names":false,"suffix":""},{"dropping-particle":"","family":"Digard","given":"Paul","non-dropping-particle":"","parse-names":false,"suffix":""}],"container-title":"Journal of Virology","id":"ITEM-2","issue":"9","issued":{"date-parts":[["1999"]]},"page":"7357-7367","publisher":"Am Soc Microbiol","title":"Identification of amino acid residues of influenza virus nucleoprotein essential for RNA binding","type":"article-journal","volume":"73"},"uris":["http://www.mendeley.com/documents/?uuid=cf24304d-ec71-4b22-a604-6cfdb348a9e5"]},{"id":"ITEM-3","itemData":{"ISSN":"0022-538X","author":[{"dropping-particle":"","family":"Biswas","given":"Siddhartha K","non-dropping-particle":"","parse-names":false,"suffix":""},{"dropping-particle":"","family":"Boutz","given":"Paul L","non-dropping-particle":"","parse-names":false,"suffix":""},{"dropping-particle":"","family":"Nayak","given":"Debi P","non-dropping-particle":"","parse-names":false,"suffix":""}],"container-title":"Journal of virology","id":"ITEM-3","issue":"7","issued":{"date-parts":[["1998"]]},"page":"5493-5501","publisher":"Am Soc Microbiol","title":"Influenza virus nucleoprotein interacts with influenza virus polymerase proteins","type":"article-journal","volume":"72"},"uris":["http://www.mendeley.com/documents/?uuid=7f3d8b62-e8b4-42ed-9d72-88bf65ebd6c0"]}],"mendeley":{"formattedCitation":"(Albo et al., 1995; Biswas et al., 1998; Elton, Medcalf, Bishop, Harrison, et al., 1999)","plainTextFormattedCitation":"(Albo et al., 1995; Biswas et al., 1998; Elton, Medcalf, Bishop, Harrison, et al., 1999)","previouslyFormattedCitation":"[7–9]"},"properties":{"noteIndex":0},"schema":"https://github.com/citation-style-language/schema/raw/master/csl-citation.json"}</w:instrText>
            </w:r>
            <w:r w:rsidRPr="00D902D3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Albo et al., 1995; Biswas et al., 1998; Elton, Medcalf, Bishop, Harrison, et al., 1999)</w:t>
            </w:r>
            <w:r w:rsidRPr="00D902D3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1B8D8EC8" w14:textId="3EDDFB09" w:rsidR="00E7045F" w:rsidRPr="00B16E9D" w:rsidRDefault="00E7045F" w:rsidP="00E704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B16E9D" w14:paraId="7D106E34" w14:textId="77777777" w:rsidTr="00327068">
        <w:tc>
          <w:tcPr>
            <w:tcW w:w="0" w:type="auto"/>
            <w:vAlign w:val="center"/>
          </w:tcPr>
          <w:p w14:paraId="677368BC" w14:textId="52E4EFF2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67</w:t>
            </w:r>
          </w:p>
        </w:tc>
        <w:tc>
          <w:tcPr>
            <w:tcW w:w="0" w:type="auto"/>
            <w:vAlign w:val="center"/>
          </w:tcPr>
          <w:p w14:paraId="5185DA80" w14:textId="06CB3E5D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171C310D" w14:textId="76A34D6F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S1</w:t>
            </w:r>
          </w:p>
        </w:tc>
        <w:tc>
          <w:tcPr>
            <w:tcW w:w="0" w:type="auto"/>
            <w:vAlign w:val="center"/>
          </w:tcPr>
          <w:p w14:paraId="2F927D51" w14:textId="498C6BBB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637</w:t>
            </w:r>
          </w:p>
        </w:tc>
        <w:tc>
          <w:tcPr>
            <w:tcW w:w="0" w:type="auto"/>
            <w:vAlign w:val="center"/>
          </w:tcPr>
          <w:p w14:paraId="21DE4BBE" w14:textId="0881E932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680C7E27" w14:textId="27BFE9C2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942" w:type="dxa"/>
            <w:vAlign w:val="center"/>
          </w:tcPr>
          <w:p w14:paraId="42509EF8" w14:textId="12120E21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5.9</w:t>
            </w:r>
          </w:p>
        </w:tc>
        <w:tc>
          <w:tcPr>
            <w:tcW w:w="1134" w:type="dxa"/>
            <w:vAlign w:val="center"/>
          </w:tcPr>
          <w:p w14:paraId="29EF7327" w14:textId="2D5A76E8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213P</w:t>
            </w:r>
          </w:p>
        </w:tc>
        <w:tc>
          <w:tcPr>
            <w:tcW w:w="1417" w:type="dxa"/>
            <w:vAlign w:val="center"/>
          </w:tcPr>
          <w:p w14:paraId="62215796" w14:textId="28A64C6C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342A0D14" w14:textId="08A23A85" w:rsidR="00B16E9D" w:rsidRDefault="00E7045F" w:rsidP="00B16E9D">
            <w:pPr>
              <w:jc w:val="center"/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A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sociated with </w:t>
            </w:r>
            <w:r w:rsidRPr="00036F64">
              <w:rPr>
                <w:rFonts w:ascii="Times New Roman" w:hAnsi="Times New Roman" w:cs="Times New Roman"/>
                <w:sz w:val="16"/>
                <w:szCs w:val="16"/>
              </w:rPr>
              <w:t>Crk/CrkL SH3 binding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and </w:t>
            </w:r>
            <w:r w:rsidRPr="00036F64">
              <w:rPr>
                <w:rFonts w:ascii="Times New Roman" w:hAnsi="Times New Roman" w:cs="Times New Roman"/>
                <w:sz w:val="16"/>
                <w:szCs w:val="16"/>
              </w:rPr>
              <w:t>CDK/ERK phosphorylatio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to meditate the host cell signaling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42-6822","author":[{"dropping-particle":"","family":"Hale","given":"Benjamin G","non-dropping-particle":"","parse-names":false,"suffix":""},{"dropping-particle":"","family":"Knebel","given":"Axel","non-dropping-particle":"","parse-names":false,"suffix":""},{"dropping-particle":"","family":"Botting","given":"Catherine H","non-dropping-particle":"","parse-names":false,"suffix":""},{"dropping-particle":"","family":"Galloway","given":"Caroline S","non-dropping-particle":"","parse-names":false,"suffix":""},{"dropping-particle":"","family":"Precious","given":"Bernard L","non-dropping-particle":"","parse-names":false,"suffix":""},{"dropping-particle":"","family":"Jackson","given":"David","non-dropping-particle":"","parse-names":false,"suffix":""},{"dropping-particle":"","family":"Elliott","given":"Richard M","non-dropping-particle":"","parse-names":false,"suffix":""},{"dropping-particle":"","family":"Randall","given":"Richard E","non-dropping-particle":"","parse-names":false,"suffix":""}],"container-title":"Virology","id":"ITEM-1","issue":"1","issued":{"date-parts":[["2009"]]},"page":"6-11","publisher":"Elsevier","title":"CDK/ERK-mediated phosphorylation of the human influenza A virus NS1 protein at threonine-215","type":"article-journal","volume":"383"},"uris":["http://www.mendeley.com/documents/?uuid=780a329e-16bd-41bb-a083-9e933578a81a"]},{"id":"ITEM-2","itemData":{"ISSN":"0042-6822","author":[{"dropping-particle":"","family":"Hale","given":"Benjamin G","non-dropping-particle":"","parse-names":false,"suffix":""},{"dropping-particle":"","family":"Barclay","given":"Wendy S","non-dropping-particle":"","parse-names":false,"suffix":""},{"dropping-particle":"","family":"Randall","given":"Richard E","non-dropping-particle":"","parse-names":false,"suffix":""},{"dropping-particle":"","family":"Russell","given":"Rupert J","non-dropping-particle":"","parse-names":false,"suffix":""}],"container-title":"Virology","id":"ITEM-2","issue":"1","issued":{"date-parts":[["2008"]]},"page":"1-5","publisher":"Elsevier","title":"Structure of an avian influenza A virus NS1 protein effector domain","type":"article-journal","volume":"378"},"uris":["http://www.mendeley.com/documents/?uuid=dc334f1e-10ed-4509-8820-bb8ea0ee8ae4"]}],"mendeley":{"formattedCitation":"(Hale, Barclay, Randall, &amp; Russell, 2008; Hale et al., 2009)","plainTextFormattedCitation":"(Hale, Barclay, Randall, &amp; Russell, 2008; Hale et al., 2009)","previouslyFormattedCitation":"[13,14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Hale, Barclay, Randall, &amp; Russell, 2008; Hale et al., 2009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4C448E35" w14:textId="64F45286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Host-virus interaction machinery</w:t>
            </w:r>
          </w:p>
        </w:tc>
      </w:tr>
      <w:tr w:rsidR="00B16E9D" w14:paraId="616C4181" w14:textId="77777777" w:rsidTr="00327068">
        <w:tc>
          <w:tcPr>
            <w:tcW w:w="0" w:type="auto"/>
            <w:vAlign w:val="center"/>
          </w:tcPr>
          <w:p w14:paraId="7A60B0C1" w14:textId="33D5EFA1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69</w:t>
            </w:r>
          </w:p>
        </w:tc>
        <w:tc>
          <w:tcPr>
            <w:tcW w:w="0" w:type="auto"/>
            <w:vAlign w:val="center"/>
          </w:tcPr>
          <w:p w14:paraId="6A69E3A8" w14:textId="3256D058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7B4F947F" w14:textId="71DE808D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S1</w:t>
            </w:r>
          </w:p>
        </w:tc>
        <w:tc>
          <w:tcPr>
            <w:tcW w:w="0" w:type="auto"/>
            <w:vAlign w:val="center"/>
          </w:tcPr>
          <w:p w14:paraId="3700BEA1" w14:textId="2B0DBC14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309</w:t>
            </w:r>
          </w:p>
        </w:tc>
        <w:tc>
          <w:tcPr>
            <w:tcW w:w="0" w:type="auto"/>
            <w:vAlign w:val="center"/>
          </w:tcPr>
          <w:p w14:paraId="329DEEF2" w14:textId="7ADBD8E2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0" w:type="auto"/>
            <w:vAlign w:val="center"/>
          </w:tcPr>
          <w:p w14:paraId="6FE48630" w14:textId="08777226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942" w:type="dxa"/>
            <w:vAlign w:val="center"/>
          </w:tcPr>
          <w:p w14:paraId="2CFCDC32" w14:textId="59B4C98D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3.7</w:t>
            </w:r>
          </w:p>
        </w:tc>
        <w:tc>
          <w:tcPr>
            <w:tcW w:w="1134" w:type="dxa"/>
            <w:vAlign w:val="center"/>
          </w:tcPr>
          <w:p w14:paraId="7B982E45" w14:textId="02907142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F103L</w:t>
            </w:r>
          </w:p>
        </w:tc>
        <w:tc>
          <w:tcPr>
            <w:tcW w:w="1417" w:type="dxa"/>
            <w:vAlign w:val="center"/>
          </w:tcPr>
          <w:p w14:paraId="1834118B" w14:textId="0ECEA574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2091BA5E" w14:textId="26B9B187" w:rsidR="00B16E9D" w:rsidRPr="00E97E45" w:rsidRDefault="00E97E45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</w:t>
            </w:r>
            <w:r w:rsidRPr="00E97E45">
              <w:rPr>
                <w:rFonts w:ascii="Times New Roman" w:hAnsi="Times New Roman" w:cs="Times New Roman"/>
                <w:sz w:val="16"/>
                <w:szCs w:val="16"/>
              </w:rPr>
              <w:t xml:space="preserve"> F103L substitutio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7106D0">
              <w:rPr>
                <w:rFonts w:ascii="Times New Roman" w:hAnsi="Times New Roman" w:cs="Times New Roman"/>
                <w:sz w:val="16"/>
                <w:szCs w:val="16"/>
              </w:rPr>
              <w:t xml:space="preserve">in a H5N1 virus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exhibit increased virulence </w:t>
            </w:r>
            <w:r w:rsidR="00056628">
              <w:rPr>
                <w:rFonts w:ascii="Times New Roman" w:hAnsi="Times New Roman" w:cs="Times New Roman"/>
                <w:sz w:val="16"/>
                <w:szCs w:val="16"/>
              </w:rPr>
              <w:t xml:space="preserve">and </w:t>
            </w:r>
            <w:r w:rsidR="00184988">
              <w:rPr>
                <w:rFonts w:ascii="Times New Roman" w:hAnsi="Times New Roman" w:cs="Times New Roman"/>
                <w:sz w:val="16"/>
                <w:szCs w:val="16"/>
              </w:rPr>
              <w:t xml:space="preserve">expand tissue-tropism </w:t>
            </w:r>
            <w:r w:rsidR="00F57B8D">
              <w:rPr>
                <w:rFonts w:ascii="Times New Roman" w:hAnsi="Times New Roman" w:cs="Times New Roman"/>
                <w:sz w:val="16"/>
                <w:szCs w:val="16"/>
              </w:rPr>
              <w:t>in mice</w:t>
            </w:r>
            <w:r w:rsidR="00056628">
              <w:rPr>
                <w:rFonts w:ascii="Times New Roman" w:hAnsi="Times New Roman" w:cs="Times New Roman"/>
                <w:sz w:val="16"/>
                <w:szCs w:val="16"/>
              </w:rPr>
              <w:t xml:space="preserve">. Also </w:t>
            </w:r>
            <w:r w:rsidR="00184988">
              <w:rPr>
                <w:rFonts w:ascii="Times New Roman" w:hAnsi="Times New Roman" w:cs="Times New Roman"/>
                <w:sz w:val="16"/>
                <w:szCs w:val="16"/>
              </w:rPr>
              <w:t xml:space="preserve">associated </w:t>
            </w:r>
            <w:r w:rsidR="00184988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with multiple host protein interactions to inhibit the processing the pre-mRNAs and host antiviral response</w:t>
            </w:r>
            <w:r w:rsidRPr="00E97E4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E24C26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Twu","given":"Karen Y","non-dropping-particle":"","parse-names":false,"suffix":""},{"dropping-particle":"","family":"Kuo","given":"Rei-Lin","non-dropping-particle":"","parse-names":false,"suffix":""},{"dropping-particle":"","family":"Marklund","given":"Jesper","non-dropping-particle":"","parse-names":false,"suffix":""},{"dropping-particle":"","family":"Krug","given":"Robert M","non-dropping-particle":"","parse-names":false,"suffix":""}],"container-title":"Journal of virology","id":"ITEM-1","issue":"15","issued":{"date-parts":[["2007"]]},"page":"8112-8121","publisher":"Am Soc Microbiol","title":"The H5N1 influenza virus NS genes selected after 1998 enhance virus replication in mammalian cells","type":"article-journal","volume":"81"},"uris":["http://www.mendeley.com/documents/?uuid=eea88b8f-5821-490b-a9e0-fbf19c913d8a"]},{"id":"ITEM-2","itemData":{"ISSN":"0042-6822","author":[{"dropping-particle":"","family":"Noah","given":"Diana L","non-dropping-particle":"","parse-names":false,"suffix":""},{"dropping-particle":"","family":"Twu","given":"Karen Y","non-dropping-particle":"","parse-names":false,"suffix":""},{"dropping-particle":"","family":"Krug","given":"Robert M","non-dropping-particle":"","parse-names":false,"suffix":""}],"container-title":"Virology","id":"ITEM-2","issue":"2","issued":{"date-parts":[["2003"]]},"page":"386-395","publisher":"Elsevier","title":"Cellular antiviral res</w:instrText>
            </w:r>
            <w:r w:rsidR="007259A9">
              <w:rPr>
                <w:rFonts w:ascii="Times New Roman" w:hAnsi="Times New Roman" w:cs="Times New Roman" w:hint="eastAsia"/>
                <w:sz w:val="16"/>
                <w:szCs w:val="16"/>
              </w:rPr>
              <w:instrText>ponses against influenza A virus are countered at the posttranscriptional level by the viral NS1A protein via its binding to a cellular protein required for the 3</w:instrText>
            </w:r>
            <w:r w:rsidR="007259A9">
              <w:rPr>
                <w:rFonts w:ascii="Times New Roman" w:hAnsi="Times New Roman" w:cs="Times New Roman" w:hint="eastAsia"/>
                <w:sz w:val="16"/>
                <w:szCs w:val="16"/>
              </w:rPr>
              <w:instrText>′</w:instrText>
            </w:r>
            <w:r w:rsidR="007259A9">
              <w:rPr>
                <w:rFonts w:ascii="Times New Roman" w:hAnsi="Times New Roman" w:cs="Times New Roman" w:hint="eastAsia"/>
                <w:sz w:val="16"/>
                <w:szCs w:val="16"/>
              </w:rPr>
              <w:instrText xml:space="preserve"> end processing of cellular pre-mRNAS","type":"article-journal","volume":"307"},"uris":["htt</w:instrText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p://www.mendeley.com/documents/?uuid=dd04aeda-fda8-4268-88a2-ad9e798eae69"]},{"id":"ITEM-3","itemData":{"ISSN":"0022-538X","author":[{"dropping-particle":"","family":"Hale","given":"Benjamin G","non-dropping-particle":"","parse-names":false,"suffix":""},{"dropping-particle":"","family":"Steel","given":"John","non-dropping-particle":"","parse-names":false,"suffix":""},{"dropping-particle":"","family":"Medina","given":"Rafael A","non-dropping-particle":"","parse-names":false,"suffix":""},{"dropping-particle":"","family":"Manicassamy","given":"Balaji","non-dropping-particle":"","parse-names":false,"suffix":""},{"dropping-particle":"","family":"Ye","given":"Jianqiang","non-dropping-particle":"","parse-names":false,"suffix":""},{"dropping-particle":"","family":"Hickman","given":"Danielle","non-dropping-particle":"","parse-names":false,"suffix":""},{"dropping-particle":"","family":"Hai","given":"Rong","non-dropping-particle":"","parse-names":false,"suffix":""},{"dropping-particle":"","family":"Schmolke","given":"Mirco","non-dropping-particle":"","parse-names":false,"suffix":""},{"dropping-particle":"","family":"Lowen","given":"Anice C","non-dropping-particle":"","parse-names":false,"suffix":""},{"dropping-particle":"","family":"Perez","given":"Daniel R","non-dropping-particle":"","parse-names":false,"suffix":""}],"container-title":"Journal of virology","id":"ITEM-3","issue":"14","issued":{"date-parts":[["2010"]]},"page":"6909-6922","publisher":"Am Soc Microbiol","title":"Inefficient control of host gene expression by the 2009 pandemic H1N1 influenza A virus NS1 protein","type":"article-journal","volume":"84"},"uris":["http://www.mendeley.com/documents/?uuid=29fe2094-eaf4-4921-866d-f5cb24c218b5"]},{"id":"ITEM-4","itemData":{"ISSN":"0027-8424","author":[{"dropping-particle":"","family":"Das","given":"Kalyan","non-dropping-particle":"","parse-names":false,"suffix":""},{"dropping-particle":"","family":"Ma","given":"Li-Chung","non-dropping-particle":"","parse-names":false,"suffix":""},{"dropping-particle":"","family":"Xiao","given":"Rong","non-dropping-particle":"","parse-names":false,"suffix":""},{"dropping-particle":"","family":"Radvansky","given":"Brian","non-dropping-particle":"","parse-names":false,"suffix":""},{"dropping-particle":"","family":"Aramini","given":"James","non-dropping-particle":"","parse-names":false,"suffix":""},{"dropping-particle":"","family":"Zhao","given":"Li","non-dropping-particle":"","parse-names":false,"suffix":""},{"dropping-particle":"","family":"Marklund","given":"Jesper","non-dropping-particle":"","parse-names":false,"suffix":""},{"dropping-particle":"","family":"Kuo","given":"Rei-Lin","non-dropping-particle":"","parse-names":false,"suffix":""},{"dropping-particle":"","family":"Twu","given":"Karen Y","non-dropping-particle":"","parse-names":false,"suffix":""},{"dropping-particle":"","family":"Arnold","given":"Eddy","non-dropping-particle":"","parse-names":false,"suffix":""}],"container-title":"Proceedings of the National Academy of Sciences","id":"ITEM-4","issue":"35","issued":{"date-parts":[["2008"]]},"page":"13093-13098","publisher":"National Acad Sciences","title":"Structural basis for suppression of a host antiviral response by influenza A virus","type":"article-journal","volume":"105"},"uris":["http://www.mendeley.com/documents/?uuid=a147a0f4-c84f-4d70-8f57-9afdea0addc0"]},{"id":"ITEM-5","itemData":{"ISSN":"0022-538X","author":[{"dropping-particle":"","family":"Kochs","given":"Georg","non-dropping-particle":"","parse-names":false,"suffix":""},{"dropping-particle":"","family":"García-Sastre","given":"Adolfo","non-dropping-particle":"","parse-names":false,"suffix":""},{"dropping-particle":"","family":"Martínez-Sobrido","given":"Luis","non-dropping-particle":"","parse-names":false,"suffix":""}],"container-title":"Journal of virology","id":"ITEM-5","issue":"13","issued":{"date-parts":[["2007"]]},"page":"7011-7021","publisher":"Am Soc Microbiol","title":"Multiple anti-interferon actions of the influenza A virus NS1 protein","type":"article-journal","volume":"81"},"uris":["http://www.mendeley.com/documents/?uuid=e7811728-7a8e-466f-a4e3-ec2a8d87dcd9"]},{"id":"ITEM-6","itemData":{"ISSN":"0270-7306","author":[{"dropping-particle":"","family":"Aragón","given":"Tomás","non-dropping-particle":"","parse-names":false,"suffix":""},{"dropping-particle":"","family":"la Luna","given":"Susana","non-dropping-particle":"de","parse-names":false,"suffix":""},{"dropping-particle":"","family":"Novoa","given":"Isabel","non-dropping-particle":"","parse-names":false,"suffix":""},{"dropping-particle":"","family":"Carrasco","given":"Luis","non-dropping-particle":"","parse-names":false,"suffix":""},{"dropping-particle":"","family":"Ortín","given":"Juan","non-dropping-particle":"","parse-names":false,"suffix":""},{"dropping-particle":"","family":"Nieto","given":"Amelia","non-dropping-particle":"","parse-names":false,"suffix":""}],"container-title":"Molecular and cellular biology","id":"ITEM-6","issue":"17","issued":{"date-parts":[["2000"]]},"page":"6259-6268","publisher":"Am Soc Microbiol","title":"Eukaryotic translation initiation factor 4GI is a cellular target for NS1 protein, a translational activator of influenza virus","type":"article-journal","volume":"20"},"uris":["http://www.mendeley.com/documents/?uuid=acffab8d-6dfa-482f-b5d6-fbd19fcede98"]},{"id":"ITEM-7","itemData":{"ISSN":"0022-1317","author":[{"dropping-particle":"","family":"Hale","given":"Benjamin G","non-dropping-particle":"","parse-names":false,"suffix":""},{"dropping-particle":"","family":"Randall","given":"Richard E","non-dropping-particle":"","parse-names":false,"suffix":""},{"dropping-particle":"","family":"Ortín","given":"Juan","non-dropping-particle":"","parse-names":false,"suffix":""},{"dropping-particle":"","family":"Jackson","given":"David","non-dropping-particle":"","parse-names":false,"suffix":""}],"container-title":"Journal of general virology","id":"ITEM-7","issue":"10","issued":{"date-parts":[["2008"]]},"page":"2359-2376","publisher":"Microbiology Society","title":"The multifunctional NS1 protein of influenza A viruses","type":"article-journal","volume":"89"},"uris":["http://www.mendeley.com/documents/?uuid=8ef50a80-27c5-4c07-a538-4631423a2551"]},{"id":"ITEM-8","itemData":{"ISSN":"1545-9985","author":[{"dropping-particle":"","family":"Bornholdt","given":"Zachary A","non-dropping-particle":"","parse-names":false,"suffix":""},{"dropping-particle":"","family":"Prasad","given":"B V Venkataram","non-dropping-particle":"","parse-names":false,"suffix":""}],"container-title":"Nature structural &amp; molecular biology","id":"ITEM-8","issue":"6","issued":{"date-parts":[["2006"]]},"page":"559-560","publisher":"Nature Publishing Group","title":"X-ray structure of influenza virus NS1 effector domain","type":"article-journal","volume":"13"},"uris":["http://www.mendeley.com/documents/?uuid=9f10de61-d077-401b-9527-08c739dfcad4"]},{"id":"ITEM-9","itemData":{"ISSN":"0042-6822","author":[{"dropping-particle":"","family":"Hale","given":"Benjamin G","non-dropping-particle":"","parse-names":false,"suffix":""},{"dropping-particle":"","family":"Barclay","given":"Wendy S","non-dropping-particle":"","parse-names":false,"suffix":""},{"dropping-particle":"","family":"Randall","given":"Richard E","non-dropping-particle":"","parse-names":false,"suffix":""},{"dropping-particle":"","family":"Russell","given":"Rupert J","non-dropping-particle":"","parse-names":false,"suffix":""}],"container-title":"Virology","id":"ITEM-9","issue":"1","issued":{"date-parts":[["2008"]]},"page":"1-5","publisher":"Elsevier","title":"Structure of an avian influenza A virus NS1 protein effector domain","type":"article-journal","volume":"378"},"uris":["http://www.mendeley.com/documents/?uuid=dc334f1e-10ed-4509-8820-bb8ea0ee8ae4"]}],"mendeley":{"formattedCitation":"(Aragón et al., 2000; Bornholdt &amp; Prasad, 2006; Das et al., 2008; Hale, Barclay, et al., 2008; Hale, Randall, Ortín, &amp; Jackson, 2008; Hale, Steel, et al., 2010; Kochs, García-Sastre, &amp; Martínez-Sobrido, 2007; Noah, Twu, &amp; Krug, 2003; Twu, Kuo, Marklund, &amp; Krug, 2007)","plainTextFormattedCitation":"(Aragón et al., 2000; Bornholdt &amp; Prasad, 2006; Das et al., 2008; Hale, Barclay, et al., 2008; Hale, Randall, Ortín, &amp; Jackson, 2008; Hale, Steel, et al., 2010; Kochs, García-Sastre, &amp; Martínez-Sobrido, 2007; Noah, Twu, &amp; Krug, 2003; Twu, Kuo, Marklund, &amp; Krug, 2007)","previouslyFormattedCitation":"[14–22]"},"properties":{"noteIndex":0},"schema":"https://github.com/citation-style-language/schema/raw/master/csl-citation.json"}</w:instrText>
            </w:r>
            <w:r w:rsidR="00E24C2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Aragón et al., 2000; Bornholdt &amp; Prasad, 2006; Das et al., 2008; Hale, Barclay, et al., 2008; Hale, Randall, Ortín, &amp; Jackson, 2008; Hale, Steel, et al., 2010; Kochs, García-Sastre, &amp; Martínez-Sobrido, 2007; Noah, Twu, &amp; Krug, 2003; Twu, Kuo, Marklund, &amp; Krug, 2007)</w:t>
            </w:r>
            <w:r w:rsidR="00E24C2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11A77CD2" w14:textId="4753B466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Determinant of pathogenicity, virulence and disease progress</w:t>
            </w:r>
            <w:r w:rsidR="000746C2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i</w:t>
            </w: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on</w:t>
            </w:r>
          </w:p>
        </w:tc>
      </w:tr>
      <w:tr w:rsidR="00B16E9D" w14:paraId="484D2675" w14:textId="77777777" w:rsidTr="00327068">
        <w:tc>
          <w:tcPr>
            <w:tcW w:w="0" w:type="auto"/>
            <w:vAlign w:val="center"/>
          </w:tcPr>
          <w:p w14:paraId="1119DB11" w14:textId="3156CFBA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81</w:t>
            </w:r>
          </w:p>
        </w:tc>
        <w:tc>
          <w:tcPr>
            <w:tcW w:w="0" w:type="auto"/>
            <w:vAlign w:val="center"/>
          </w:tcPr>
          <w:p w14:paraId="27F5CF8D" w14:textId="30B7ACC7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1C282CCA" w14:textId="7FF68A58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S1</w:t>
            </w:r>
          </w:p>
        </w:tc>
        <w:tc>
          <w:tcPr>
            <w:tcW w:w="0" w:type="auto"/>
            <w:vAlign w:val="center"/>
          </w:tcPr>
          <w:p w14:paraId="4C4B0FAF" w14:textId="48F50842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51</w:t>
            </w:r>
          </w:p>
        </w:tc>
        <w:tc>
          <w:tcPr>
            <w:tcW w:w="0" w:type="auto"/>
            <w:vAlign w:val="center"/>
          </w:tcPr>
          <w:p w14:paraId="76A57F4B" w14:textId="5F1C5F5E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46114E77" w14:textId="6962D7E5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942" w:type="dxa"/>
            <w:vAlign w:val="center"/>
          </w:tcPr>
          <w:p w14:paraId="20FC0C91" w14:textId="07A4FD98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.4</w:t>
            </w:r>
          </w:p>
        </w:tc>
        <w:tc>
          <w:tcPr>
            <w:tcW w:w="1134" w:type="dxa"/>
            <w:vAlign w:val="center"/>
          </w:tcPr>
          <w:p w14:paraId="007AC848" w14:textId="7A55B5AF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84A</w:t>
            </w:r>
          </w:p>
        </w:tc>
        <w:tc>
          <w:tcPr>
            <w:tcW w:w="1417" w:type="dxa"/>
            <w:vAlign w:val="center"/>
          </w:tcPr>
          <w:p w14:paraId="01622F14" w14:textId="28ADFAEE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2EB4B93B" w14:textId="1F2149A2" w:rsidR="00B16E9D" w:rsidRPr="006D4C04" w:rsidRDefault="006D4C04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D4C04">
              <w:rPr>
                <w:rFonts w:ascii="Times New Roman" w:hAnsi="Times New Roman" w:cs="Times New Roman"/>
                <w:sz w:val="16"/>
                <w:szCs w:val="16"/>
              </w:rPr>
              <w:t>The deletion of the region confers increased virulence of virus in mice and chicke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. Also involved in host protein interaction for viral protein product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270-7306","author":[{"dropping-particle":"","family":"Aragón","given":"Tomás","non-dropping-particle":"","parse-names":false,"suffix":""},{"dropping-particle":"","family":"la Luna","given":"Susana","non-dropping-particle":"de","parse-names":false,"suffix":""},{"dropping-particle":"","family":"Novoa","given":"Isabel","non-dropping-particle":"","parse-names":false,"suffix":""},{"dropping-particle":"","family":"Carrasco","given":"Luis","non-dropping-particle":"","parse-names":false,"suffix":""},{"dropping-particle":"","family":"Ortín","given":"Juan","non-dropping-particle":"","parse-names":false,"suffix":""},{"dropping-particle":"","family":"Nieto","given":"Amelia","non-dropping-particle":"","parse-names":false,"suffix":""}],"container-title":"Molecular and cellular biology","id":"ITEM-1","issue":"17","issued":{"date-parts":[["2000"]]},"page":"6259-6268","publisher":"Am Soc Microbiol","title":"Eukaryotic translation initiation factor 4GI is a cellular target for NS1 protein, a translational activator of influenza virus","type":"article-journal","volume":"20"},"uris":["http://www.mendeley.com/documents/?uuid=acffab8d-6dfa-482f-b5d6-fbd19fcede98"]},{"id":"ITEM-2","itemData":{"ISSN":"1476-4687","author":[{"dropping-particle":"","family":"Bornholdt","given":"Zachary A","non-dropping-particle":"","parse-names":false,"suffix":""},{"dropping-particle":"","family":"Prasad","given":"B V Venkataram","non-dropping-particle":"","parse-names":false,"suffix":""}],"container-title":"Nature","id":"ITEM-2","issue":"7224","issued":{"date-parts":[["2008"]]},"page":"985-988","publisher":"Nature Publishing Group","title":"X-ray structure of NS1 from a highly pathogenic H5N1 influenza virus","type":"article-journal","volume":"456"},"uris":["http://www.mendeley.com/documents/?uuid=f872abbf-a887-4d69-bb2b-738cbecda6cf"]},{"id":"ITEM-3","itemData":{"ISSN":"0920-8569","author":[{"dropping-particle":"","family":"Long","given":"Jin-Xue","non-dropping-particle":"","parse-names":false,"suffix":""},{"dropping-particle":"","family":"Peng","given":"Da-Xin","non-dropping-particle":"","parse-names":false,"suffix":""},{"dropping-particle":"","family":"Liu","given":"Yu-Liang","non-dropping-particle":"","parse-names":false,"suffix":""},{"dropping-particle":"","family":"Wu","given":"Yan-Tao","non-dropping-particle":"","parse-names":false,"suffix":""},{"dropping-particle":"","family":"Liu","given":"Xiu-Fan","non-dropping-particle":"","parse-names":false,"suffix":""}],"container-title":"Virus genes","id":"ITEM-3","issue":"3","issued":{"date-parts":[["2008"]]},"page":"471-478","publisher":"Springer","title":"Virulence of H5N1 avian influenza virus enhanced by a 15-nucleotide deletion in the viral nonstructural gene","type":"article-journal","volume":"36"},"uris":["http://www.mendeley.com/documents/?uuid=3ddef5ab-903a-485a-ad5f-2b09fdf42b1b"]}],"mendeley":{"formattedCitation":"(Aragón et al., 2000; Bornholdt &amp; Prasad, 2008; Long, Peng, Liu, Wu, &amp; Liu, 2008)","plainTextFormattedCitation":"(Aragón et al., 2000; Bornholdt &amp; Prasad, 2008; Long, Peng, Liu, Wu, &amp; Liu, 2008)","previouslyFormattedCitation":"[20,23,24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Aragón et al., 2000; Bornholdt &amp; Prasad, 2008; Long, Peng, Liu, Wu, &amp; Liu, 2008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6632DCCA" w14:textId="713C8983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Determinant of pathogenicity, virulence and disease progress</w:t>
            </w:r>
            <w:r w:rsidR="000746C2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i</w:t>
            </w: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on</w:t>
            </w:r>
          </w:p>
        </w:tc>
      </w:tr>
      <w:tr w:rsidR="00B16E9D" w14:paraId="072E62E3" w14:textId="77777777" w:rsidTr="00327068">
        <w:tc>
          <w:tcPr>
            <w:tcW w:w="0" w:type="auto"/>
            <w:vAlign w:val="center"/>
          </w:tcPr>
          <w:p w14:paraId="52C93C68" w14:textId="6A6BDD0C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90</w:t>
            </w:r>
          </w:p>
        </w:tc>
        <w:tc>
          <w:tcPr>
            <w:tcW w:w="0" w:type="auto"/>
            <w:vAlign w:val="center"/>
          </w:tcPr>
          <w:p w14:paraId="0D1F3CD3" w14:textId="381DFD3D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026D125E" w14:textId="30264C2E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S1</w:t>
            </w:r>
          </w:p>
        </w:tc>
        <w:tc>
          <w:tcPr>
            <w:tcW w:w="0" w:type="auto"/>
            <w:vAlign w:val="center"/>
          </w:tcPr>
          <w:p w14:paraId="2D665DF7" w14:textId="7B4AA045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72</w:t>
            </w:r>
          </w:p>
        </w:tc>
        <w:tc>
          <w:tcPr>
            <w:tcW w:w="0" w:type="auto"/>
            <w:vAlign w:val="center"/>
          </w:tcPr>
          <w:p w14:paraId="4B2FA0F4" w14:textId="5E83905C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0" w:type="auto"/>
            <w:vAlign w:val="center"/>
          </w:tcPr>
          <w:p w14:paraId="7D3E8169" w14:textId="10015FF5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942" w:type="dxa"/>
            <w:vAlign w:val="center"/>
          </w:tcPr>
          <w:p w14:paraId="61F79201" w14:textId="5FA15BC0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4</w:t>
            </w:r>
          </w:p>
        </w:tc>
        <w:tc>
          <w:tcPr>
            <w:tcW w:w="1134" w:type="dxa"/>
            <w:vAlign w:val="center"/>
          </w:tcPr>
          <w:p w14:paraId="71A909C0" w14:textId="4527EA12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191M</w:t>
            </w:r>
          </w:p>
        </w:tc>
        <w:tc>
          <w:tcPr>
            <w:tcW w:w="1417" w:type="dxa"/>
            <w:vAlign w:val="center"/>
          </w:tcPr>
          <w:p w14:paraId="7CE7FF56" w14:textId="3580413F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6B3B785B" w14:textId="6A6A9427" w:rsidR="00B16E9D" w:rsidRDefault="00AB72B3" w:rsidP="00B16E9D">
            <w:pPr>
              <w:jc w:val="center"/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A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sociated with multiple host proteins interactions to meditate the host antiviral response </w:t>
            </w:r>
            <w:r w:rsidR="005F498D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7-8424","author":[{"dropping-particle":"","family":"Das","given":"Kalyan","non-dropping-particle":"","parse-names":false,"suffix":""},{"dropping-particle":"","family":"Ma","given":"Li-Chung","non-dropping-particle":"","parse-names":false,"suffix":""},{"dropping-particle":"","family":"Xiao","given":"Rong","non-dropping-particle":"","parse-names":false,"suffix":""},{"dropping-particle":"","family":"Radvansky","given":"Brian","non-dropping-particle":"","parse-names":false,"suffix":""},{"dropping-particle":"","family":"Aramini","given":"James","non-dropping-particle":"","parse-names":false,"suffix":""},{"dropping-particle":"","family":"Zhao","given":"Li","non-dropping-particle":"","parse-names":false,"suffix":""},{"dropping-particle":"","family":"Marklund","given":"Jesper","non-dropping-particle":"","parse-names":false,"suffix":""},{"dropping-particle":"","family":"Kuo","given":"Rei-Lin","non-dropping-particle":"","parse-names":false,"suffix":""},{"dropping-particle":"","family":"Twu","given":"Karen Y","non-dropping-particle":"","parse-names":false,"suffix":""},{"dropping-particle":"","family":"Arnold","given":"Eddy","non-dropping-particle":"","parse-names":false,"suffix":""}],"container-title":"Proceedings of the National Academy of Sciences","id":"ITEM-1","issue":"35","issued":{"date-parts":[["2008"]]},"page":"13093-13098","publisher":"National Acad Sciences","title":"Structural basis for suppression of a host antiviral response by influenza A virus","type":"article-journal","volume":"105"},"uris":["http://www.mendeley.com/documents/?uuid=a147a0f4-c84f-4d70-8f57-9afdea0addc0"]},{"id":"ITEM-2","itemData":{"ISSN":"0022-1317","author":[{"dropping-particle":"","family":"Hale","given":"Benjamin G","non-dropping-particle":"","parse-names":false,"suffix":""},{"dropping-particle":"","family":"Randall","given":"Richard E","non-dropping-particle":"","parse-names":false,"suffix":""},{"dropping-particle":"","family":"Ortín","given":"Juan","non-dropping-particle":"","parse-names":false,"suffix":""},{"dropping-particle":"","family":"Jackson","given":"David","non-dropping-particle":"","parse-names":false,"suffix":""}],"container-title":"Journal of general virology","id":"ITEM-2","issue":"10","issued":{"date-parts":[["2008"]]},"page":"2359-2376","publisher":"Microbiology Society","title":"The multifunctional NS1 protein of influenza A viruses","type":"article-journal","volume":"89"},"uris":["http://www.mendeley.com/documents/?uuid=8ef50a80-27c5-4c07-a538-4631423a2551"]},{"id":"ITEM-3","itemData":{"ISSN":"1545-9985","author":[{"dropping-particle":"","family":"Bornholdt","given":"Zachary A","non-dropping-particle":"","parse-names":false,"suffix":""},{"dropping-particle":"","family":"Prasad","given":"B V Venkataram","non-dropping-particle":"","parse-names":false,"suffix":""}],"container-title":"Nature structural &amp; molecular biology","id":"ITEM-3","issue":"6","issued":{"date-parts":[["2006"]]},"page":"559-560","publisher":"Nature Publishing Group","title":"X-ray structure of influenza virus NS1 effector domain","type":"article-journal","volume":"13"},"uris":["http://www.mendeley.com/documents/?uuid=9f10de61-d077-401b-9527-08c739dfcad4"]},{"id":"ITEM-4","itemData":{"ISSN":"0042-6822","author":[{"dropping-particle":"","family":"Hale","given":"Benjamin G","non-dropping-particle":"","parse-names":false,"suffix":""},{"dropping-particle":"","family":"Barclay","given":"Wendy S","non-dropping-particle":"","parse-names":false,"suffix":""},{"dropping-particle":"","family":"Randall","given":"Richard E","non-dropping-particle":"","parse-names":false,"suffix":""},{"dropping-particle":"","family":"Russell","given":"Rupert J","non-dropping-particle":"","parse-names":false,"suffix":""}],"container-title":"Virology","id":"ITEM-4","issue":"1","issued":{"date-parts":[["2008"]]},"page":"1-5","publisher":"Elsevier","title":"Structure of an avian influenza A virus NS1 protein effector domain","type":"article-journal","volume":"378"},"uris":["http://www.mendeley.com/documents/?uuid=dc334f1e-10ed-4509-8820-bb8ea0ee8ae4"]}],"mendeley":{"formattedCitation":"(Bornholdt &amp; Prasad, 2006; Das et al., 2008; Hale, Barclay, et al., 2008; Hale, Randall, et al., 2008)","plainTextFormattedCitation":"(Bornholdt &amp; Prasad, 2006; Das et al., 2008; Hale, Barclay, et al., 2008; Hale, Randall, et al., 2008)","previouslyFormattedCitation":"[14,18,21,22]"},"properties":{"noteIndex":0},"schema":"https://github.com/citation-style-language/schema/raw/master/csl-citation.json"}</w:instrText>
            </w:r>
            <w:r w:rsidR="005F498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Bornholdt &amp; Prasad, 2006; Das et al., 2008; Hale, Barclay, et al., 2008; Hale, Randall, et al., 2008)</w:t>
            </w:r>
            <w:r w:rsidR="005F498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63852D79" w14:textId="3AABDBF9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Host-virus interaction machinery</w:t>
            </w:r>
          </w:p>
        </w:tc>
      </w:tr>
      <w:tr w:rsidR="00B16E9D" w14:paraId="792F12EA" w14:textId="77777777" w:rsidTr="00327068">
        <w:tc>
          <w:tcPr>
            <w:tcW w:w="0" w:type="auto"/>
            <w:vAlign w:val="center"/>
          </w:tcPr>
          <w:p w14:paraId="19944F78" w14:textId="470C0454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90</w:t>
            </w:r>
          </w:p>
        </w:tc>
        <w:tc>
          <w:tcPr>
            <w:tcW w:w="0" w:type="auto"/>
            <w:vAlign w:val="center"/>
          </w:tcPr>
          <w:p w14:paraId="69B9807D" w14:textId="28BA2336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0C8329B5" w14:textId="48453E14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S2</w:t>
            </w:r>
          </w:p>
        </w:tc>
        <w:tc>
          <w:tcPr>
            <w:tcW w:w="0" w:type="auto"/>
            <w:vAlign w:val="center"/>
          </w:tcPr>
          <w:p w14:paraId="1EE3C69E" w14:textId="78F35E2A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736</w:t>
            </w:r>
          </w:p>
        </w:tc>
        <w:tc>
          <w:tcPr>
            <w:tcW w:w="0" w:type="auto"/>
            <w:vAlign w:val="center"/>
          </w:tcPr>
          <w:p w14:paraId="23476847" w14:textId="7845F2E2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05782D36" w14:textId="1FCB05D5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942" w:type="dxa"/>
            <w:vAlign w:val="center"/>
          </w:tcPr>
          <w:p w14:paraId="6E6B13AE" w14:textId="4C49C30B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7.3</w:t>
            </w:r>
          </w:p>
        </w:tc>
        <w:tc>
          <w:tcPr>
            <w:tcW w:w="1134" w:type="dxa"/>
            <w:vAlign w:val="center"/>
          </w:tcPr>
          <w:p w14:paraId="1CDEFAB7" w14:textId="274B89E2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K88N</w:t>
            </w:r>
          </w:p>
        </w:tc>
        <w:tc>
          <w:tcPr>
            <w:tcW w:w="1417" w:type="dxa"/>
            <w:vAlign w:val="center"/>
          </w:tcPr>
          <w:p w14:paraId="314505BD" w14:textId="1453DDFD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3FF9F389" w14:textId="787CF590" w:rsidR="00B16E9D" w:rsidRDefault="005F498D" w:rsidP="00B16E9D">
            <w:pPr>
              <w:jc w:val="center"/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S2 n</w:t>
            </w:r>
            <w:r w:rsidRPr="00106434">
              <w:rPr>
                <w:rFonts w:ascii="Times New Roman" w:hAnsi="Times New Roman" w:cs="Times New Roman"/>
                <w:sz w:val="16"/>
                <w:szCs w:val="16"/>
              </w:rPr>
              <w:t>uclear localizatio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reg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14-5793","author":[{"dropping-particle":"","family":"Shimizu","given":"Teppei","non-dropping-particle":"","parse-names":false,"suffix":""},{"dropping-particle":"","family":"Takizawa","given":"Naoki","non-dropping-particle":"","parse-names":false,"suffix":""},{"dropping-particle":"","family":"Watanabe","given":"Ken","non-dropping-particle":"","parse-names":false,"suffix":""},{"dropping-particle":"","family":"Nagata","given":"Kyosuke","non-dropping-particle":"","parse-names":false,"suffix":""},{"dropping-particle":"","family":"Kobayashi","given":"Nobuyuki","non-dropping-particle":"","parse-names":false,"suffix":""}],"container-title":"FEBS letters","id":"ITEM-1","issue":"1","issued":{"date-parts":[["2011"]]},"page":"41-46","publisher":"Elsevier","title":"Crucial role of the influenza virus NS2 (NEP) C-terminal domain in M1 binding and nuclear export of vRNP","type":"article-journal","volume":"585"},"uris":["http://www.mendeley.com/documents/?uuid=ae39170e-8c66-477b-bf9c-a5f3deeac5d5"]}],"mendeley":{"formattedCitation":"(Shimizu, Takizawa, Watanabe, Nagata, &amp; Kobayashi, 2011)","plainTextFormattedCitation":"(Shimizu, Takizawa, Watanabe, Nagata, &amp; Kobayashi, 2011)","previouslyFormattedCitation":"[25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Shimizu, Takizawa, Watanabe, Nagata, &amp; Kobayashi, 2011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73009A5F" w14:textId="571CB66F" w:rsidR="00B16E9D" w:rsidRPr="00B16E9D" w:rsidRDefault="005F498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 transportation, transcription and replication</w:t>
            </w:r>
          </w:p>
        </w:tc>
      </w:tr>
      <w:tr w:rsidR="00B16E9D" w14:paraId="3B3550B1" w14:textId="77777777" w:rsidTr="00327068">
        <w:tc>
          <w:tcPr>
            <w:tcW w:w="0" w:type="auto"/>
            <w:vAlign w:val="center"/>
          </w:tcPr>
          <w:p w14:paraId="1DF58422" w14:textId="330EE4BB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552</w:t>
            </w:r>
          </w:p>
        </w:tc>
        <w:tc>
          <w:tcPr>
            <w:tcW w:w="0" w:type="auto"/>
            <w:vAlign w:val="center"/>
          </w:tcPr>
          <w:p w14:paraId="6EDAE032" w14:textId="1AE1F7B7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5DD7C1D1" w14:textId="236B560A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S1</w:t>
            </w:r>
          </w:p>
        </w:tc>
        <w:tc>
          <w:tcPr>
            <w:tcW w:w="0" w:type="auto"/>
            <w:vAlign w:val="center"/>
          </w:tcPr>
          <w:p w14:paraId="39335F3E" w14:textId="2B706F10" w:rsidR="00B16E9D" w:rsidRPr="00150D98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1</w:t>
            </w:r>
          </w:p>
        </w:tc>
        <w:tc>
          <w:tcPr>
            <w:tcW w:w="0" w:type="auto"/>
            <w:vAlign w:val="center"/>
          </w:tcPr>
          <w:p w14:paraId="02D9B215" w14:textId="2E83C3A9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749179F6" w14:textId="4AAB8F53" w:rsidR="00B16E9D" w:rsidRPr="00D904AF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942" w:type="dxa"/>
            <w:vAlign w:val="center"/>
          </w:tcPr>
          <w:p w14:paraId="0C00C444" w14:textId="44CC6539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8.7</w:t>
            </w:r>
          </w:p>
        </w:tc>
        <w:tc>
          <w:tcPr>
            <w:tcW w:w="1134" w:type="dxa"/>
            <w:vAlign w:val="center"/>
          </w:tcPr>
          <w:p w14:paraId="14760C7E" w14:textId="17F578AC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F14S</w:t>
            </w:r>
          </w:p>
        </w:tc>
        <w:tc>
          <w:tcPr>
            <w:tcW w:w="1417" w:type="dxa"/>
            <w:vAlign w:val="center"/>
          </w:tcPr>
          <w:p w14:paraId="0FCA0290" w14:textId="7077ED0D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53D0F80C" w14:textId="54077E40" w:rsidR="00B16E9D" w:rsidRDefault="00BF1C95" w:rsidP="00B16E9D">
            <w:pPr>
              <w:jc w:val="center"/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A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sociated with host proteins and dsRNA interactions to meditate the host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 xml:space="preserve">antiviral response and IAV genome transportat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1317","author":[{"dropping-particle":"","family":"Hale","given":"Benjamin G","non-dropping-particle":"","parse-names":false,"suffix":""},{"dropping-particle":"","family":"Randall","given":"Richard E","non-dropping-particle":"","parse-names":false,"suffix":""},{"dropping-particle":"","family":"Ortín","given":"Juan","non-dropping-particle":"","parse-names":false,"suffix":""},{"dropping-particle":"","family":"Jackson","given":"David","non-dropping-particle":"","parse-names":false,"suffix":""}],"container-title":"Journal of general virology","id":"ITEM-1","issue":"10","issued":{"date-parts":[["2008"]]},"page":"2359-2376","publisher":"Microbiology Society","title":"The multifunctional NS1 protein of influenza A viruses","type":"article-journal","volume":"89"},"uris":["http://www.mendeley.com/documents/?uuid=8ef50a80-27c5-4c07-a538-4631423a2551"]},{"id":"ITEM-2","itemData":{"ISSN":"0021-9258","author":[{"dropping-particle":"","family":"Yin","given":"Cuifeng","non-dropping-particle":"","parse-names":false,"suffix":""},{"dropping-particle":"","family":"Khan","given":"Javed A","non-dropping-particle":"","parse-names":false,"suffix":""},{"dropping-particle":"","family":"Swapna","given":"G V T","non-dropping-particle":"","parse-names":false,"suffix":""},{"dropping-particle":"","family":"Ertekin","given":"Asli","non-dropping-particle":"","parse-names":false,"suffix":""},{"dropping-particle":"","family":"Krug","given":"Robert M","non-dropping-particle":"","parse-names":false,"suffix":""},{"dropping-particle":"","family":"Tong","given":"Liang","non-dropping-particle":"","parse-names":false,"suffix":""},{"dropping-particle":"","family":"Montelione","given":"Gaetano T","non-dropping-particle":"","parse-names":false,"suffix":""}],"container-title":"Journal of Biological Chemistry","id":"ITEM-2","issue":"28","issued":{"date-parts":[["2007"]]},"page":"20584-20592","publisher":"Elsevier","title":"Conserved surface features form the double-stranded RNA binding site of non-structural protein 1 (NS1) from influenza A and B viruses","type":"article-journal","volume":"282"},"uris":["http://www.mendeley.com/documents/?uuid=8f717587-2906-4788-9072-f4dd83f072e7"]},{"id":"ITEM-3","itemData":{"ISSN":"1748-7838","author":[{"dropping-particle":"","family":"Cheng","given":"Ao","non-dropping-particle":"","parse-names":false,"suffix":""},{"dropping-particle":"","family":"Wong","given":"Sek Man","non-dropping-particle":"","parse-names":false,"suffix":""},{"dropping-particle":"","family":"Yuan","given":"Y Adam","non-dropping-particle":"","parse-names":false,"suffix":""}],"container-title":"Cell research","id":"ITEM-3","issue":"2","issued":{"date-parts":[["2009"]]},"page":"187-195","publisher":"Nature Publishing Group","title":"Structural basis for dsRNA recognition by NS1 protein of influenza A virus","type":"article-journal","volume":"19"},"uris":["http://www.mendeley.com/documents/?uuid=7a5f5101-10c3-4077-b2e5-3beb0d637418"]}],"mendeley":{"formattedCitation":"(Cheng, Wong, &amp; Yuan, 2009; Hale, Randall, et al., 2008; Yin et al., 2007)","plainTextFormattedCitation":"(Cheng, Wong, &amp; Yuan, 2009; Hale, Randall, et al., 2008; Yin et al., 2007)","previouslyFormattedCitation":"[21,26,27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Cheng, Wong, &amp; Yuan, 2009; Hale, Randall, et al., 2008; Yin et al., 2007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12C8C4DF" w14:textId="4398FC63" w:rsidR="00B16E9D" w:rsidRPr="00B16E9D" w:rsidRDefault="00B16E9D" w:rsidP="00B16E9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Host-virus interaction machinery</w:t>
            </w:r>
          </w:p>
        </w:tc>
      </w:tr>
      <w:tr w:rsidR="00047B3E" w14:paraId="48E52298" w14:textId="77777777" w:rsidTr="00327068">
        <w:tc>
          <w:tcPr>
            <w:tcW w:w="0" w:type="auto"/>
            <w:vAlign w:val="center"/>
          </w:tcPr>
          <w:p w14:paraId="07655A31" w14:textId="5D69A815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552</w:t>
            </w:r>
          </w:p>
        </w:tc>
        <w:tc>
          <w:tcPr>
            <w:tcW w:w="0" w:type="auto"/>
            <w:vAlign w:val="center"/>
          </w:tcPr>
          <w:p w14:paraId="5641ACA4" w14:textId="2777BFE8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3088FB2D" w14:textId="67D09020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S1</w:t>
            </w:r>
          </w:p>
        </w:tc>
        <w:tc>
          <w:tcPr>
            <w:tcW w:w="0" w:type="auto"/>
            <w:vAlign w:val="center"/>
          </w:tcPr>
          <w:p w14:paraId="1218C0E5" w14:textId="136191C1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56</w:t>
            </w:r>
          </w:p>
        </w:tc>
        <w:tc>
          <w:tcPr>
            <w:tcW w:w="0" w:type="auto"/>
            <w:vAlign w:val="center"/>
          </w:tcPr>
          <w:p w14:paraId="5AACD8F9" w14:textId="0FF5F21B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340CA2BF" w14:textId="32A63FEA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942" w:type="dxa"/>
            <w:vAlign w:val="center"/>
          </w:tcPr>
          <w:p w14:paraId="63CC4E81" w14:textId="70540895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3</w:t>
            </w:r>
          </w:p>
        </w:tc>
        <w:tc>
          <w:tcPr>
            <w:tcW w:w="1134" w:type="dxa"/>
            <w:vAlign w:val="center"/>
          </w:tcPr>
          <w:p w14:paraId="2FEC91E4" w14:textId="3F232298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86A</w:t>
            </w:r>
          </w:p>
        </w:tc>
        <w:tc>
          <w:tcPr>
            <w:tcW w:w="1417" w:type="dxa"/>
            <w:vAlign w:val="center"/>
          </w:tcPr>
          <w:p w14:paraId="21A5A84E" w14:textId="43CE0A20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6B366EF5" w14:textId="36F63CD8" w:rsidR="00047B3E" w:rsidRDefault="00047B3E" w:rsidP="00047B3E">
            <w:pPr>
              <w:jc w:val="center"/>
            </w:pPr>
            <w:r w:rsidRPr="006D4C04">
              <w:rPr>
                <w:rFonts w:ascii="Times New Roman" w:hAnsi="Times New Roman" w:cs="Times New Roman"/>
                <w:sz w:val="16"/>
                <w:szCs w:val="16"/>
              </w:rPr>
              <w:t xml:space="preserve">The deletion of the region confers increased virulence of virus </w:t>
            </w:r>
            <w:r w:rsidR="008653B9">
              <w:rPr>
                <w:rFonts w:ascii="Times New Roman" w:hAnsi="Times New Roman" w:cs="Times New Roman"/>
                <w:sz w:val="16"/>
                <w:szCs w:val="16"/>
              </w:rPr>
              <w:t xml:space="preserve">(H1N1 and H5N1) </w:t>
            </w:r>
            <w:r w:rsidRPr="006D4C04">
              <w:rPr>
                <w:rFonts w:ascii="Times New Roman" w:hAnsi="Times New Roman" w:cs="Times New Roman"/>
                <w:sz w:val="16"/>
                <w:szCs w:val="16"/>
              </w:rPr>
              <w:t>in mice and chicke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. Also involved in host protein interaction for viral protein product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270-7306","author":[{"dropping-particle":"","family":"Aragón","given":"Tomás","non-dropping-particle":"","parse-names":false,"suffix":""},{"dropping-particle":"","family":"la Luna","given":"Susana","non-dropping-particle":"de","parse-names":false,"suffix":""},{"dropping-particle":"","family":"Novoa","given":"Isabel","non-dropping-particle":"","parse-names":false,"suffix":""},{"dropping-particle":"","family":"Carrasco","given":"Luis","non-dropping-particle":"","parse-names":false,"suffix":""},{"dropping-particle":"","family":"Ortín","given":"Juan","non-dropping-particle":"","parse-names":false,"suffix":""},{"dropping-particle":"","family":"Nieto","given":"Amelia","non-dropping-particle":"","parse-names":false,"suffix":""}],"container-title":"Molecular and cellular biology","id":"ITEM-1","issue":"17","issued":{"date-parts":[["2000"]]},"page":"6259-6268","publisher":"Am Soc Microbiol","title":"Eukaryotic translation initiation factor 4GI is a cellular target for NS1 protein, a translational activator of influenza virus","type":"article-journal","volume":"20"},"uris":["http://www.mendeley.com/documents/?uuid=acffab8d-6dfa-482f-b5d6-fbd19fcede98"]},{"id":"ITEM-2","itemData":{"ISSN":"1476-4687","author":[{"dropping-particle":"","family":"Bornholdt","given":"Zachary A","non-dropping-particle":"","parse-names":false,"suffix":""},{"dropping-particle":"","family":"Prasad","given":"B V Venkataram","non-dropping-particle":"","parse-names":false,"suffix":""}],"container-title":"Nature","id":"ITEM-2","issue":"7224","issued":{"date-parts":[["2008"]]},"page":"985-988","publisher":"Nature Publishing Group","title":"X-ray structure of NS1 from a highly pathogenic H5N1 influenza virus","type":"article-journal","volume":"456"},"uris":["http://www.mendeley.com/documents/?uuid=f872abbf-a887-4d69-bb2b-738cbecda6cf"]},{"id":"ITEM-3","itemData":{"ISSN":"0920-8569","author":[{"dropping-particle":"","family":"Long","given":"Jin-Xue","non-dropping-particle":"","parse-names":false,"suffix":""},{"dropping-particle":"","family":"Peng","given":"Da-Xin","non-dropping-particle":"","parse-names":false,"suffix":""},{"dropping-particle":"","family":"Liu","given":"Yu-Liang","non-dropping-particle":"","parse-names":false,"suffix":""},{"dropping-particle":"","family":"Wu","given":"Yan-Tao","non-dropping-particle":"","parse-names":false,"suffix":""},{"dropping-particle":"","family":"Liu","given":"Xiu-Fan","non-dropping-particle":"","parse-names":false,"suffix":""}],"container-title":"Virus genes","id":"ITEM-3","issue":"3","issued":{"date-parts":[["2008"]]},"page":"471-478","publisher":"Springer","title":"Virulence of H5N1 avian influenza virus enhanced by a 15-nucleotide deletion in the viral nonstructural gene","type":"article-journal","volume":"36"},"uris":["http://www.mendeley.com/documents/?uuid=3ddef5ab-903a-485a-ad5f-2b09fdf42b1b"]}],"mendeley":{"formattedCitation":"(Aragón et al., 2000; Bornholdt &amp; Prasad, 2008; Long et al., 2008)","plainTextFormattedCitation":"(Arag</w:instrText>
            </w:r>
            <w:r w:rsidR="007259A9">
              <w:rPr>
                <w:rFonts w:ascii="Times New Roman" w:hAnsi="Times New Roman" w:cs="Times New Roman" w:hint="eastAsia"/>
                <w:sz w:val="16"/>
                <w:szCs w:val="16"/>
              </w:rPr>
              <w:instrText>ó</w:instrText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n et al., 2000; Bornholdt &amp; Prasad, 2008; Long et al., 2008)","previouslyFormattedCitation":"[20,23,24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Aragón et al., 2000; Bornholdt &amp; Prasad, 2008; Long et al., 2008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224B96CE" w14:textId="5F173D00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Host-virus interaction machinery</w:t>
            </w:r>
          </w:p>
        </w:tc>
      </w:tr>
      <w:tr w:rsidR="00047B3E" w14:paraId="403B9C3F" w14:textId="77777777" w:rsidTr="00327068">
        <w:tc>
          <w:tcPr>
            <w:tcW w:w="0" w:type="auto"/>
            <w:vAlign w:val="center"/>
          </w:tcPr>
          <w:p w14:paraId="196CFF2E" w14:textId="396218C7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552</w:t>
            </w:r>
          </w:p>
        </w:tc>
        <w:tc>
          <w:tcPr>
            <w:tcW w:w="0" w:type="auto"/>
            <w:vAlign w:val="center"/>
          </w:tcPr>
          <w:p w14:paraId="05865903" w14:textId="716CC45B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0E117EA4" w14:textId="47361B4D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S1</w:t>
            </w:r>
          </w:p>
        </w:tc>
        <w:tc>
          <w:tcPr>
            <w:tcW w:w="0" w:type="auto"/>
            <w:vAlign w:val="center"/>
          </w:tcPr>
          <w:p w14:paraId="5034160B" w14:textId="212163E5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09</w:t>
            </w:r>
          </w:p>
        </w:tc>
        <w:tc>
          <w:tcPr>
            <w:tcW w:w="0" w:type="auto"/>
            <w:vAlign w:val="center"/>
          </w:tcPr>
          <w:p w14:paraId="793E943C" w14:textId="6955A2C3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70C9C5BE" w14:textId="2EEEC8E7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942" w:type="dxa"/>
            <w:vAlign w:val="center"/>
          </w:tcPr>
          <w:p w14:paraId="07B40549" w14:textId="62DA23E7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6</w:t>
            </w:r>
          </w:p>
        </w:tc>
        <w:tc>
          <w:tcPr>
            <w:tcW w:w="1134" w:type="dxa"/>
            <w:vAlign w:val="center"/>
          </w:tcPr>
          <w:p w14:paraId="203B6D5B" w14:textId="41F2FF54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I137V</w:t>
            </w:r>
          </w:p>
        </w:tc>
        <w:tc>
          <w:tcPr>
            <w:tcW w:w="1417" w:type="dxa"/>
            <w:vAlign w:val="center"/>
          </w:tcPr>
          <w:p w14:paraId="22DEF980" w14:textId="526757F3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5F167B3D" w14:textId="253BBED1" w:rsidR="00047B3E" w:rsidRDefault="006300A0" w:rsidP="00047B3E">
            <w:pPr>
              <w:jc w:val="center"/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1E1E42">
              <w:rPr>
                <w:rFonts w:ascii="Times New Roman" w:hAnsi="Times New Roman" w:cs="Times New Roman"/>
                <w:sz w:val="16"/>
                <w:szCs w:val="16"/>
              </w:rPr>
              <w:t>I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nvolved in inhibiting the PI3K/Akt pathway and delay the host antiviral response </w:t>
            </w:r>
            <w:r w:rsidR="001E1E42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7-8424","author":[{"dropping-particle":"","family":"Li","given":"Yongzhong","non-dropping-particle":"","parse-names":false,"suffix":""},{"dropping-particle":"","family":"Yamakita","given":"Yoshihiko","non-dropping-particle":"","parse-names":false,"suffix":""},{"dropping-particle":"","family":"Krug","given":"Robert M","non-dropping-particle":"","parse-names":false,"suffix":""}],"container-title":"Proceedings of the National Academy of Sciences","id":"ITEM-1","issue":"9","issued":{"date-parts":[["1998"]]},"page":"4864-4869","publisher":"National Acad Sciences","title":"Regulation of a nuclear export signal by an adjacent inhibitory sequence: the effector domain of the influenza virus NS1 protein","type":"article-journal","volume":"95"},"uris":["http://www.mendeley.com/documents/?uuid=233ec3a1-1601-4a2b-a967-54774d855978"]},{"id":"ITEM-2","itemData":{"ISSN":"0027-8424","author":[{"dropping-particle":"","family":"Hale","given":"Benjamin G","non-dropping-particle":"","parse-names":false,"suffix":""},{"dropping-particle":"","family":"Kerry","given":"Philip S","non-dropping-particle":"","parse-names":false,"suffix":""},{"dropping-particle":"","family":"Jackson","given":"David","non-dropping-particle":"","parse-names":false,"suffix":""},{"dropping-particle":"","family":"Precious","given":"Bernard L","non-dropping-particle":"","parse-names":false,"suffix":""},{"dropping-particle":"","family":"Gray","given":"Alexander","non-dropping-particle":"","parse-names":false,"suffix":""},{"dropping-particle":"","family":"Killip","given":"Marian J","non-dropping-particle":"","parse-names":false,"suffix":""},{"dropping-particle":"","family":"Randall","given":"Richard E","non-dropping-particle":"","parse-names":false,"suffix":""},{"dropping-particle":"","family":"Russell","given":"Rupert J","non-dropping-particle":"","parse-names":false,"suffix":""}],"container-title":"Proceedings of the National Academy of Sciences","id":"ITEM-2","issue":"5","issued":{"date-parts":[["2010"]]},"page":"1954-1959","publisher":"National Acad Sciences","title":"Structural insights into phosphoinositide 3-kinase activation by the influenza A virus NS1 protein","type":"article-journal","volume":"107"},"uris":["http://www.mendeley.com/documents/?uuid=56c24f7a-2b8c-4226-af3b-76bab09e08d9"]},{"id":"ITEM-3","itemData":{"ISSN":"0027-8424","author":[{"dropping-particle":"","family":"Hale","given":"Benjamin G","non-dropping-particle":"","parse-names":false,"suffix":""},{"dropping-particle":"","family":"Jackson","given":"David","non-dropping-particle":"","parse-names":false,"suffix":""},{"dropping-particle":"","family":"Chen","given":"Yun-Hsiang","non-dropping-particle":"","parse-names":false,"suffix":""},{"dropping-particle":"","family":"Lamb","given":"Robert A","non-dropping-particle":"","parse-names":false,"suffix":""},{"dropping-particle":"","family":"Randall","given":"Richard E","non-dropping-particle":"","parse-names":false,"suffix":""}],"container-title":"Proceedings of the National Academy of Sciences","id":"ITEM-3","issue":"38","issued":{"date-parts":[["2006"]]},"page":"14194-14199","publisher":"National Acad Sciences","title":"Influenza A virus NS1 protein binds p85β and activates phosphatidylinositol-3-kinase signaling","type":"article-journal","volume":"103"},"uris":["http://www.mendeley.com/documents/?uuid=5899cb1e-1574-47e5-bb45-22dbc2e85e63"]},{"id":"ITEM-4","itemData":{"ISSN":"0022-538X","author":[{"dropping-particle":"","family":"Shin","given":"Yeun-Kyung","non-dropping-particle":"","parse-names":false,"suffix":""},{"dropping-particle":"","family":"Li","given":"Yang","non-dropping-particle":"","parse-names":false,"suffix":""},{"dropping-particle":"","family":"Liu","given":"Qiang","non-dropping-particle":"","parse-names":false,"suffix":""},{"dropping-particle":"","family":"Anderson","given":"Deborah H","non-dropping-particle":"","parse-names":false,"suffix":""},{"dropping-particle":"","family":"Babiuk","given":"Lorne A","non-dropping-particle":"","parse-names":false,"suffix":""},{"dropping-particle":"","family":"Zhou","given":"Yan","non-dropping-particle":"","parse-names":false,"suffix":""}],"container-title":"Journal of virology","id":"ITEM-4","issue":"23","issued":{"date-parts":[["2007"]]},"page":"12730-12739","publisher":"Am Soc Microbiol","title":"SH3 binding motif 1 in influenza A virus NS1 protein is essential for PI3K/Akt signaling pathway activation","type":"article-journal","volume":"81"},"uris":["http://www.mendeley.com/documents/?uuid=322ce446-5ea0-4073-a99e-37d81e3e8747"]},{"id":"ITEM-5","itemData":{"ISSN":"0022-3751","author":[{"dropping-particle":"","family":"Gallacher","given":"Michael","non-dropping-particle":"","parse-names":false,"suffix":""},{"dropping-particle":"","family":"Brown","given":"Sean G","non-dropping-particle":"","parse-names":false,"suffix":""},{"dropping-particle":"","family":"Hale","given":"B G","non-dropping-particle":"","parse-names":false,"suffix":""},{"dropping-particle":"","family":"Fearns","given":"R","non-dropping-particle":"","parse-names":false,"suffix":""},{"dropping-particle":"","family":"Olver","given":"R E","non-dropping-particle":"","parse-names":false,"suffix":""},{"dropping-particle":"","family":"Randall","given":"R E","non-dropping-particle":"","parse-names":false,"suffix":""},{"dropping-particle":"","family":"Wilson","given":"S M","non-dropping-particle":"","parse-names":false,"suffix":""}],"container-title":"The Journal of physiology","id":"ITEM-5","issue":"13","issued":{"date-parts":[["2009"]]},"page":"3159-3173","publisher":"Wiley Online Library","title":"Cation currents in human airway epithelial cells induced by infection with influenza A virus","type":"article-journal","volume":"587"},"uris":["http://www.mendeley.com/documents/?uuid=850f8f08-bf43-4473-b8d6-049944e847be"]},{"id":"ITEM-6","itemData":{"ISSN":"0022-538X","author":[{"dropping-particle":"","family":"Ehrhardt","given":"Christina","non-dropping-particle":"","parse-names":false,"suffix":""},{"dropping-particle":"","family":"Wolff","given":"Thorsten","non-dropping-particle":"","parse-names":false,"suffix":""},{"dropping-particle":"","family":"Pleschka","given":"Stephan","non-dropping-particle":"","parse-names":false,"suffix":""},{"dropping-particle":"","family":"Planz","given":"Oliver","non-dropping-particle":"","parse-names":false,"suffix":""},{"dropping-particle":"","family":"Beermann","given":"Wiebke","non-dropping-particle":"","parse-names":false,"suffix":""},{"dropping-particle":"","family":"Bode","given":"Johannes G","non-dropping-particle":"","parse-names":false,"suffix":""},{"dropping-particle":"","family":"Schmolke","given":"Mirco","non-dropping-particle":"","parse-names":false,"suffix":""},{"dropping-particle":"","family":"Ludwig","given":"Stephan","non-dropping-particle":"","parse-names":false,"suffix":""}],"container-title":"Journal of virology","id":"ITEM-6","issue":"7","issued":{"date-parts":[["2007"]]},"page":"3058-3067","publisher":"Am Soc Microbiol","title":"Influenza A virus NS1 protein activates the PI3K/Akt pathway to mediate antiapoptotic signaling responses","type":"article-journal","volume":"81"},"uris":["http://www.mendeley.com/documents/?uuid=9a4631fd-2a54-41e8-803f-90b4b318dca1"]}],"mendeley":{"formattedCitation":"(Ehrhardt et al., 2007; Gallacher et al., 2009; Hale, Jackson, Chen, Lamb, &amp; Randall, 2006; Hale, Kerry, et al., 2010; Li, Yamakita, &amp; Krug, 1998; Shin et al., 2007)","plainTextFormattedCitation":"(Ehrhardt et al., 2007; Gallacher et al., 2009; Hale, Jackson, Chen, Lamb, &amp; Randall, 2006; Hale, Kerry, et al., 2010; Li, Yamakita, &amp; Krug, 1998; Shin et al., 2007)","previouslyFormattedCitation":"[28–33]"},"properties":{"noteIndex":0},"schema":"https://github.com/citation-style-language/schema/raw/master/csl-citation.json"}</w:instrText>
            </w:r>
            <w:r w:rsidR="001E1E4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Ehrhardt et al., 2007; Gallacher et al., 2009; Hale, Jackson, Chen, Lamb, &amp; Randall, 2006; Hale, Kerry, et al., 2010; Li, Yamakita, &amp; Krug, 1998; Shin et al., 2007)</w:t>
            </w:r>
            <w:r w:rsidR="001E1E4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7C82C7E5" w14:textId="198C1D71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Host-virus interaction machinery</w:t>
            </w:r>
          </w:p>
        </w:tc>
      </w:tr>
      <w:tr w:rsidR="00047B3E" w14:paraId="555D0D63" w14:textId="77777777" w:rsidTr="00327068">
        <w:tc>
          <w:tcPr>
            <w:tcW w:w="0" w:type="auto"/>
            <w:vAlign w:val="center"/>
          </w:tcPr>
          <w:p w14:paraId="49E5E0B2" w14:textId="035D5A65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934</w:t>
            </w:r>
          </w:p>
        </w:tc>
        <w:tc>
          <w:tcPr>
            <w:tcW w:w="0" w:type="auto"/>
            <w:vAlign w:val="center"/>
          </w:tcPr>
          <w:p w14:paraId="12E9F544" w14:textId="7D12F49B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3472FB0F" w14:textId="01C24699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S1</w:t>
            </w:r>
          </w:p>
        </w:tc>
        <w:tc>
          <w:tcPr>
            <w:tcW w:w="0" w:type="auto"/>
            <w:vAlign w:val="center"/>
          </w:tcPr>
          <w:p w14:paraId="3A16419F" w14:textId="1902064F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55</w:t>
            </w:r>
          </w:p>
        </w:tc>
        <w:tc>
          <w:tcPr>
            <w:tcW w:w="0" w:type="auto"/>
            <w:vAlign w:val="center"/>
          </w:tcPr>
          <w:p w14:paraId="02E03C12" w14:textId="15521272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6F6D20B4" w14:textId="199E180B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942" w:type="dxa"/>
            <w:vAlign w:val="center"/>
          </w:tcPr>
          <w:p w14:paraId="488C9300" w14:textId="65A044C9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.2</w:t>
            </w:r>
          </w:p>
        </w:tc>
        <w:tc>
          <w:tcPr>
            <w:tcW w:w="1134" w:type="dxa"/>
            <w:vAlign w:val="center"/>
          </w:tcPr>
          <w:p w14:paraId="53F05046" w14:textId="223A18C0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E152G</w:t>
            </w:r>
          </w:p>
        </w:tc>
        <w:tc>
          <w:tcPr>
            <w:tcW w:w="1417" w:type="dxa"/>
            <w:vAlign w:val="center"/>
          </w:tcPr>
          <w:p w14:paraId="45446F23" w14:textId="61A5D573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6D686628" w14:textId="11F56107" w:rsidR="00047B3E" w:rsidRDefault="001E1E42" w:rsidP="00047B3E">
            <w:pPr>
              <w:jc w:val="center"/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E152 is required for masking the nuclear export signal activity. Also involved in inhibiting the PI3K/Akt pathway and delay the host antiviral response </w:t>
            </w:r>
            <w:r w:rsidR="00CE77EA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Ehrhardt","given":"Christina","non-dropping-particle":"","parse-names":false,"suffix":""},{"dropping-particle":"","family":"Wolff","given":"Thorsten","non-dropping-particle":"","parse-names":false,"suffix":""},{"dropping-particle":"","family":"Pleschka","given":"Stephan","non-dropping-particle":"","parse-names":false,"suffix":""},{"dropping-particle":"","family":"Planz","given":"Oliver","non-dropping-particle":"","parse-names":false,"suffix":""},{"dropping-particle":"","family":"Beermann","given":"Wiebke","non-dropping-particle":"","parse-names":false,"suffix":""},{"dropping-particle":"","family":"Bode","given":"Johannes G","non-dropping-particle":"","parse-names":false,"suffix":""},{"dropping-particle":"","family":"Schmolke","given":"Mirco","non-dropping-particle":"","parse-names":false,"suffix":""},{"dropping-particle":"","family":"Ludwig","given":"Stephan","non-dropping-particle":"","parse-names":false,"suffix":""}],"container-title":"Journal of virology","id":"ITEM-1","issue":"7","issued":{"date-parts":[["2007"]]},"page":"3058-3067","publisher":"Am Soc Microbiol","title":"Influenza A virus NS1 protein activates the PI3K/Akt pathway to mediate antiapoptotic signaling responses","type":"article-journal","volume":"81"},"uris":["http://www.mendeley.com/documents/?uuid=9a4631fd-2a54-41e8-803f-90b4b318dca1"]},{"id":"ITEM-2","itemData":{"ISSN":"0027-8424","author":[{"dropping-particle":"","family":"Das","given":"Kalyan","non-dropping-particle":"","parse-names":false,"suffix":""},{"dropping-particle":"","family":"Ma","given":"Li-Chung","non-dropping-particle":"","parse-names":false,"suffix":""},{"dropping-particle":"","family":"Xiao","given":"Rong","non-dropping-particle":"","parse-names":false,"suffix":""},{"dropping-particle":"","family":"Radvansky","given":"Brian","non-dropping-particle":"","parse-names":false,"suffix":""},{"dropping-particle":"","family":"Aramini","given":"James","non-dropping-particle":"","parse-names":false,"suffix":""},{"dropping-particle":"","family":"Zhao","given":"Li","non-dropping-particle":"","parse-names":false,"suffix":""},{"dropping-particle":"","family":"Marklund","given":"Jesper","non-dropping-particle":"","parse-names":false,"suffix":""},{"dropping-particle":"","family":"Kuo","given":"Rei-Lin","non-dropping-particle":"","parse-names":false,"suffix":""},{"dropping-particle":"","family":"Twu","given":"Karen Y","non-dropping-particle":"","parse-names":false,"suffix":""},{"dropping-particle":"","family":"Arnold","given":"Eddy","non-dropping-particle":"","parse-names":false,"suffix":""}],"container-title":"Proceedings of the National Academy of Sciences","id":"ITEM-2","issue":"35","issued":{"date-parts":[["2008"]]},"page":"13093-13098","publisher":"National Acad Sciences","title":"Structural basis for suppression of a host antiviral response by influenza A virus","type":"article-journal","volume":"105"},"uris":["http://www.mendeley.com/documents/?uuid=a147a0f4-c84f-4d70-8f57-9afdea0addc0"]},{"id":"ITEM-3","itemData":{"ISSN":"0022-1317","author":[{"dropping-particle":"","family":"Hale","given":"Benjamin G","non-dropping-particle":"","parse-names":false,"suffix":""},{"dropping-particle":"","family":"Randall","given":"Richard E","non-dropping-particle":"","parse-names":false,"suffix":""},{"dropping-particle":"","family":"Ortín","given":"Juan","non-dropping-particle":"","parse-names":false,"suffix":""},{"dropping-particle":"","family":"Jackson","given":"David","non-dropping-particle":"","parse-names":false,"suffix":""}],"container-title":"Journal of general virology","id":"ITEM-3","issue":"10","issued":{"date-parts":[["2008"]]},"page":"2359-2376","publisher":"Microbiology Society","title":"The multifunctional NS1 protein of influenza A viruses","type":"article-journal","volume":"89"},"uris":["http://www.mendeley.com/documents/?uuid=8ef50a80-27c5-4c07-a538-4631423a2551"]},{"id":"ITEM-4","itemData":{"ISSN":"1545-9985","author":[{"dropping-particle":"","family":"Bornholdt","given":"Zachary A","non-dropping-particle":"","parse-names":false,"suffix":""},{"dropping-particle":"","family":"Prasad","given":"B V Venkataram","non-dropping-particle":"","parse-names":false,"suffix":""}],"container-title":"Nature structural &amp; molecular biology","id":"ITEM-4","issue":"6","issued":{"date-parts":[["2006"]]},"page":"559-560","publisher":"Nature Publishing Group","title":"X-ray structure of influenza virus NS1 effector domain","type":"article-journal","volume":"13"},"uris":["http://www.mendeley.com/documents/?uuid=9f10de61-d077-401b-9527-08c739dfcad4"]},{"id":"ITEM-5","itemData":{"ISSN":"0042-6822","author":[{"dropping-particle":"","family":"Hale","given":"Benjamin G","non-dropping-particle":"","parse-names":false,"suffix":""},{"dropping-particle":"","family":"Barclay","given":"Wendy S","non-dropping-particle":"","parse-names":false,"suffix":""},{"dropping-particle":"","family":"Randall","given":"Richard E","non-dropping-particle":"","parse-names":false,"suffix":""},{"dropping-particle":"","family":"Russell","given":"Rupert J","non-dropping-particle":"","parse-names":false,"suffix":""}],"container-title":"Virology","id":"ITEM-5","issue":"1","issued":{"date-parts":[["2008"]]},"page":"1-5","publisher":"Elsevier","title":"Structure of an avian influenza A virus NS1 protein effector domain","type":"article-journal","volume":"378"},"uris":["http://www.mendeley.com/documents/?uuid=dc334f1e-10ed-4509-8820-bb8ea0ee8ae4"]}],"mendeley":{"formattedCitation":"(Bornholdt &amp; Prasad, 2006; Das et al., 2008; Ehrhardt et al., 2007; Hale, Barclay, et al., 2008; Hale, Randall, et al., 2008)","plainTextFormattedCitation":"(Bornholdt &amp; Prasad, 2006; Das et al., 2008; Ehrhardt et al., 2007; Hale, Barclay, et al., 2008; Hale, Randall, et al., 2008)","previouslyFormattedCitation":"[14,18,21,22,33]"},"properties":{"noteIndex":0},"schema":"https://github.com/citation-style-language/schema/raw/master/csl-citation.json"}</w:instrText>
            </w:r>
            <w:r w:rsidR="00CE77EA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Bornholdt &amp; Prasad, 2006; Das et al., 2008; Ehrhardt et al., 2007; Hale, Barclay, et al., 2008; Hale, Randall, et al., 2008)</w:t>
            </w:r>
            <w:r w:rsidR="00CE77E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59240191" w14:textId="2F5235DE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 transportation, transcription and replication</w:t>
            </w:r>
          </w:p>
        </w:tc>
      </w:tr>
      <w:tr w:rsidR="00047B3E" w14:paraId="46B610BC" w14:textId="77777777" w:rsidTr="00327068">
        <w:tc>
          <w:tcPr>
            <w:tcW w:w="0" w:type="auto"/>
            <w:vAlign w:val="center"/>
          </w:tcPr>
          <w:p w14:paraId="6DD77683" w14:textId="2F618ED6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167</w:t>
            </w:r>
          </w:p>
        </w:tc>
        <w:tc>
          <w:tcPr>
            <w:tcW w:w="0" w:type="auto"/>
            <w:vAlign w:val="center"/>
          </w:tcPr>
          <w:p w14:paraId="7DEA80D6" w14:textId="107C622E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285D9EAF" w14:textId="151B0518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S1</w:t>
            </w:r>
          </w:p>
        </w:tc>
        <w:tc>
          <w:tcPr>
            <w:tcW w:w="0" w:type="auto"/>
            <w:vAlign w:val="center"/>
          </w:tcPr>
          <w:p w14:paraId="2A9D6CAD" w14:textId="7DB8CE6D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39</w:t>
            </w:r>
          </w:p>
        </w:tc>
        <w:tc>
          <w:tcPr>
            <w:tcW w:w="0" w:type="auto"/>
            <w:vAlign w:val="center"/>
          </w:tcPr>
          <w:p w14:paraId="745EFF2A" w14:textId="089A5FB5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0" w:type="auto"/>
            <w:vAlign w:val="center"/>
          </w:tcPr>
          <w:p w14:paraId="7B6FD1AF" w14:textId="610D1478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942" w:type="dxa"/>
            <w:vAlign w:val="center"/>
          </w:tcPr>
          <w:p w14:paraId="0BCC2847" w14:textId="507BB420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3</w:t>
            </w:r>
          </w:p>
        </w:tc>
        <w:tc>
          <w:tcPr>
            <w:tcW w:w="1134" w:type="dxa"/>
            <w:vAlign w:val="center"/>
          </w:tcPr>
          <w:p w14:paraId="3231EF74" w14:textId="29D4526C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80I</w:t>
            </w:r>
          </w:p>
        </w:tc>
        <w:tc>
          <w:tcPr>
            <w:tcW w:w="1417" w:type="dxa"/>
            <w:vAlign w:val="center"/>
          </w:tcPr>
          <w:p w14:paraId="40BC0FCE" w14:textId="31FA8441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09B72370" w14:textId="2E3E8E18" w:rsidR="00047B3E" w:rsidRDefault="008653B9" w:rsidP="00047B3E">
            <w:pPr>
              <w:jc w:val="center"/>
            </w:pPr>
            <w:r w:rsidRPr="006D4C04">
              <w:rPr>
                <w:rFonts w:ascii="Times New Roman" w:hAnsi="Times New Roman" w:cs="Times New Roman"/>
                <w:sz w:val="16"/>
                <w:szCs w:val="16"/>
              </w:rPr>
              <w:t xml:space="preserve">The deletion of the region confers </w:t>
            </w:r>
            <w:r w:rsidRPr="006D4C04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increased virulence of viru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H1N1 and H5N1)</w:t>
            </w:r>
            <w:r w:rsidRPr="006D4C04">
              <w:rPr>
                <w:rFonts w:ascii="Times New Roman" w:hAnsi="Times New Roman" w:cs="Times New Roman"/>
                <w:sz w:val="16"/>
                <w:szCs w:val="16"/>
              </w:rPr>
              <w:t xml:space="preserve"> in mice and chicke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Bornholdt","given":"Zachary A","non-dropping-particle":"","parse-names":false,"suffix":""},{"dropping-particle":"","family":"Prasad","given":"B V Venkataram","non-dropping-particle":"","parse-names":false,"suffix":""}],"container-title":"Nature","id":"ITEM-1","issue":"7224","issued":{"date-parts":[["2008"]]},"page":"985-988","publisher":"Nature Publishing Group","title":"X-ray structure of NS1 from a highly pathogenic H5N1 influenza virus","type":"article-journal","volume":"456"},"uris":["http://www.mendeley.com/documents/?uuid=f872abbf-a887-4d69-bb2b-738cbecda6cf"]},{"id":"ITEM-2","itemData":{"ISSN":"0920-8569","author":[{"dropping-particle":"","family":"Long","given":"Jin-Xue","non-dropping-particle":"","parse-names":false,"suffix":""},{"dropping-particle":"","family":"Peng","given":"Da-Xin","non-dropping-particle":"","parse-names":false,"suffix":""},{"dropping-particle":"","family":"Liu","given":"Yu-Liang","non-dropping-particle":"","parse-names":false,"suffix":""},{"dropping-particle":"","family":"Wu","given":"Yan-Tao","non-dropping-particle":"","parse-names":false,"suffix":""},{"dropping-particle":"","family":"Liu","given":"Xiu-Fan","non-dropping-particle":"","parse-names":false,"suffix":""}],"container-title":"Virus genes","id":"ITEM-2","issue":"3","issued":{"date-parts":[["2008"]]},"page":"471-478","publisher":"Springer","title":"Virulence of H5N1 avian influenza virus enhanced by a 15-nucleotide deletion in the viral nonstructural gene","type":"article-journal","volume":"36"},"uris":["http://www.mendeley.com/documents/?uuid=3ddef5ab-903a-485a-ad5f-2b09fdf42b1b"]},{"id":"ITEM-3","itemData":{"ISSN":"1546-170X","author":[{"dropping-particle":"","family":"Seo","given":"Sang Heui","non-dropping-particle":"","parse-names":false,"suffix":""},{"dropping-particle":"","family":"Hoffmann","given":"Erich","non-dropping-particle":"","parse-names":false,"suffix":""},{"dropping-particle":"","family":"Webster","given":"Robert G","non-dropping-particle":"","parse-names":false,"suffix":""}],"container-title":"Nature medicine","id":"ITEM-3","issue":"9","issued":{"date-parts":[["2002"]]},"page":"950-954","publisher":"Nature Publishing Group","title":"Lethal H5N1 influenza viruses escape host anti-viral cytokine responses","type":"article-journal","volume":"8"},"uris":["http://www.mendeley.com/documents/?uuid=d16fec27-2d51-4879-aa82-add06dc1a3d6"]}],"mendeley":{"formattedCitation":"(Bornholdt &amp; Prasad, 2008; Long et al., 2008; Seo, Hoffmann, &amp; Webster, 2002)","plainTextFormattedCitation":"(Bornholdt &amp; Prasad, 2008; Long et al., 2008; Seo, Hoffmann, &amp; Webster, 2002)","previouslyFormattedCitation":"[23,24,34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Bornholdt &amp; Prasad, 2008; Long et al., 2008; Seo, Hoffmann, &amp; Webster, 2002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51D72BBF" w14:textId="1F6D01ED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 xml:space="preserve">Determinant of </w:t>
            </w: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pathogenicity, virulence and disease progress</w:t>
            </w: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i</w:t>
            </w: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on</w:t>
            </w:r>
          </w:p>
        </w:tc>
      </w:tr>
      <w:tr w:rsidR="00047B3E" w14:paraId="5DF04DF9" w14:textId="77777777" w:rsidTr="00327068">
        <w:tc>
          <w:tcPr>
            <w:tcW w:w="0" w:type="auto"/>
            <w:vAlign w:val="center"/>
          </w:tcPr>
          <w:p w14:paraId="51ACC7AD" w14:textId="4CB17FC8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5174</w:t>
            </w:r>
          </w:p>
        </w:tc>
        <w:tc>
          <w:tcPr>
            <w:tcW w:w="0" w:type="auto"/>
            <w:vAlign w:val="center"/>
          </w:tcPr>
          <w:p w14:paraId="6C750758" w14:textId="3DB3EDE3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60A7B074" w14:textId="489F3553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S1</w:t>
            </w:r>
          </w:p>
        </w:tc>
        <w:tc>
          <w:tcPr>
            <w:tcW w:w="0" w:type="auto"/>
            <w:vAlign w:val="center"/>
          </w:tcPr>
          <w:p w14:paraId="1C294B27" w14:textId="35D4219C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57</w:t>
            </w:r>
          </w:p>
        </w:tc>
        <w:tc>
          <w:tcPr>
            <w:tcW w:w="0" w:type="auto"/>
            <w:vAlign w:val="center"/>
          </w:tcPr>
          <w:p w14:paraId="7734D80E" w14:textId="25565063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41517677" w14:textId="4DD71B75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942" w:type="dxa"/>
            <w:vAlign w:val="center"/>
          </w:tcPr>
          <w:p w14:paraId="6D3A83ED" w14:textId="34BA190D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1</w:t>
            </w:r>
          </w:p>
        </w:tc>
        <w:tc>
          <w:tcPr>
            <w:tcW w:w="1134" w:type="dxa"/>
            <w:vAlign w:val="center"/>
          </w:tcPr>
          <w:p w14:paraId="78E40CFC" w14:textId="516AB673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D53Y</w:t>
            </w:r>
          </w:p>
        </w:tc>
        <w:tc>
          <w:tcPr>
            <w:tcW w:w="1417" w:type="dxa"/>
            <w:vAlign w:val="center"/>
          </w:tcPr>
          <w:p w14:paraId="5FD32358" w14:textId="72B08588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41FFD44A" w14:textId="3EC70118" w:rsidR="00047B3E" w:rsidRDefault="00E4266B" w:rsidP="00047B3E">
            <w:pPr>
              <w:jc w:val="center"/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A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ssociated with host proteins and dsRNA interactions to meditate the host antiviral response and IAV genome transportat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1317","author":[{"dropping-particle":"","family":"Hale","given":"Benjamin G","non-dropping-particle":"","parse-names":false,"suffix":""},{"dropping-particle":"","family":"Randall","given":"Richard E","non-dropping-particle":"","parse-names":false,"suffix":""},{"dropping-particle":"","family":"Ortín","given":"Juan","non-dropping-particle":"","parse-names":false,"suffix":""},{"dropping-particle":"","family":"Jackson","given":"David","non-dropping-particle":"","parse-names":false,"suffix":""}],"container-title":"Journal of general virology","id":"ITEM-1","issue":"10","issued":{"date-parts":[["2008"]]},"page":"2359-2376","publisher":"Microbiology Society","title":"The multifunctional NS1 protein of influenza A viruses","type":"article-journal","volume":"89"},"uris":["http://www.mendeley.com/documents/?uuid=8ef50a80-27c5-4c07-a538-4631423a2551"]},{"id":"ITEM-2","itemData":{"ISSN":"0021-9258","author":[{"dropping-particle":"","family":"Yin","given":"Cuifeng","non-dropping-particle":"","parse-names":false,"suffix":""},{"dropping-particle":"","family":"Khan","given":"Javed A","non-dropping-particle":"","parse-names":false,"suffix":""},{"dropping-particle":"","family":"Swapna","given":"G V T","non-dropping-particle":"","parse-names":false,"suffix":""},{"dropping-particle":"","family":"Ertekin","given":"Asli","non-dropping-particle":"","parse-names":false,"suffix":""},{"dropping-particle":"","family":"Krug","given":"Robert M","non-dropping-particle":"","parse-names":false,"suffix":""},{"dropping-particle":"","family":"Tong","given":"Liang","non-dropping-particle":"","parse-names":false,"suffix":""},{"dropping-particle":"","family":"Montelione","given":"Gaetano T","non-dropping-particle":"","parse-names":false,"suffix":""}],"container-title":"Journal of Biological Chemistry","id":"ITEM-2","issue":"28","issued":{"date-parts":[["2007"]]},"page":"20584-20592","publisher":"Elsevier","title":"Conserved surface features form the double-stranded RNA binding site of non-structural protein 1 (NS1) from influenza A and B viruses","type":"article-journal","volume":"282"},"uris":["http://www.mendeley.com/documents/?uuid=8f717587-2906-4788-9072-f4dd83f072e7"]},{"id":"ITEM-3","itemData":{"ISSN":"1748-7838","author":[{"dropping-particle":"","family":"Cheng","given":"Ao","non-dropping-particle":"","parse-names":false,"suffix":""},{"dropping-particle":"","family":"Wong","given":"Sek Man","non-dropping-particle":"","parse-names":false,"suffix":""},{"dropping-particle":"","family":"Yuan","given":"Y Adam","non-dropping-particle":"","parse-names":false,"suffix":""}],"container-title":"Cell research","id":"ITEM-3","issue":"2","issued":{"date-parts":[["2009"]]},"page":"187-195","publisher":"Nature Publishing Group","title":"Structural basis for dsRNA recognition by NS1 protein of influenza A virus","type":"article-journal","volume":"19"},"uris":["http://www.mendeley.com/documents/?uuid=7a5f5101-10c3-4077-b2e5-3beb0d637418"]}],"mendeley":{"formattedCitation":"(Cheng et al., 2009; Hale, Randall, et al., 2008; Yin et al., 2007)","plainTextFormattedCitation":"(Cheng et al., 2009; Hale, Randall, et al., 2008; Yin et al., 2007)","previouslyFormattedCitation":"[21,26,27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Cheng et al., 2009; Hale, Randall, et al., 2008; Yin et al., 2007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0E7FF540" w14:textId="362979C8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Host-virus interaction machinery</w:t>
            </w:r>
          </w:p>
        </w:tc>
      </w:tr>
      <w:tr w:rsidR="008A5540" w14:paraId="663A1D69" w14:textId="77777777" w:rsidTr="00327068">
        <w:tc>
          <w:tcPr>
            <w:tcW w:w="0" w:type="auto"/>
            <w:vAlign w:val="center"/>
          </w:tcPr>
          <w:p w14:paraId="32A0A0BF" w14:textId="720FF293" w:rsidR="008A5540" w:rsidRPr="00150D98" w:rsidRDefault="008A5540" w:rsidP="00047B3E">
            <w:pPr>
              <w:jc w:val="center"/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sz w:val="16"/>
                <w:szCs w:val="16"/>
              </w:rPr>
              <w:t>4</w:t>
            </w: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99</w:t>
            </w:r>
          </w:p>
        </w:tc>
        <w:tc>
          <w:tcPr>
            <w:tcW w:w="0" w:type="auto"/>
            <w:vAlign w:val="center"/>
          </w:tcPr>
          <w:p w14:paraId="5743969A" w14:textId="1F3CBD27" w:rsidR="008A5540" w:rsidRDefault="008A5540" w:rsidP="00047B3E">
            <w:pPr>
              <w:jc w:val="center"/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sz w:val="16"/>
                <w:szCs w:val="16"/>
              </w:rPr>
              <w:t>PRIME</w:t>
            </w: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 BOOST</w:t>
            </w:r>
          </w:p>
        </w:tc>
        <w:tc>
          <w:tcPr>
            <w:tcW w:w="0" w:type="auto"/>
            <w:vAlign w:val="center"/>
          </w:tcPr>
          <w:p w14:paraId="56F57C44" w14:textId="12C60F3A" w:rsidR="008A5540" w:rsidRPr="00150D98" w:rsidRDefault="008A5540" w:rsidP="00047B3E">
            <w:pPr>
              <w:jc w:val="center"/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sz w:val="16"/>
                <w:szCs w:val="16"/>
              </w:rPr>
              <w:t>H</w:t>
            </w: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22AD333E" w14:textId="4A2AFB4D" w:rsidR="008A5540" w:rsidRPr="00150D98" w:rsidRDefault="008A5540" w:rsidP="00047B3E">
            <w:pPr>
              <w:jc w:val="center"/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sz w:val="16"/>
                <w:szCs w:val="16"/>
              </w:rPr>
              <w:t>1</w:t>
            </w: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0" w:type="auto"/>
            <w:vAlign w:val="center"/>
          </w:tcPr>
          <w:p w14:paraId="699392A2" w14:textId="6DF79C66" w:rsidR="008A5540" w:rsidRPr="00D904AF" w:rsidRDefault="008A5540" w:rsidP="00047B3E">
            <w:pPr>
              <w:jc w:val="center"/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5D6D4B22" w14:textId="4F37F6AE" w:rsidR="008A5540" w:rsidRPr="00D904AF" w:rsidRDefault="008A5540" w:rsidP="00047B3E">
            <w:pPr>
              <w:jc w:val="center"/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sz w:val="16"/>
                <w:szCs w:val="16"/>
              </w:rPr>
              <w:t>C</w:t>
            </w:r>
          </w:p>
        </w:tc>
        <w:tc>
          <w:tcPr>
            <w:tcW w:w="942" w:type="dxa"/>
            <w:vAlign w:val="center"/>
          </w:tcPr>
          <w:p w14:paraId="44E841F9" w14:textId="727D5D85" w:rsidR="008A5540" w:rsidRPr="00B16E9D" w:rsidRDefault="008A5540" w:rsidP="00047B3E">
            <w:pPr>
              <w:jc w:val="center"/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sz w:val="16"/>
                <w:szCs w:val="16"/>
              </w:rPr>
              <w:t>2</w:t>
            </w: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.4</w:t>
            </w:r>
          </w:p>
        </w:tc>
        <w:tc>
          <w:tcPr>
            <w:tcW w:w="1134" w:type="dxa"/>
            <w:vAlign w:val="center"/>
          </w:tcPr>
          <w:p w14:paraId="1D37D982" w14:textId="16306471" w:rsidR="008A5540" w:rsidRPr="00B16E9D" w:rsidRDefault="008A5540" w:rsidP="00047B3E">
            <w:pPr>
              <w:jc w:val="center"/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sz w:val="16"/>
                <w:szCs w:val="16"/>
              </w:rPr>
              <w:t>I</w:t>
            </w: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T</w:t>
            </w:r>
          </w:p>
        </w:tc>
        <w:tc>
          <w:tcPr>
            <w:tcW w:w="1417" w:type="dxa"/>
            <w:vAlign w:val="center"/>
          </w:tcPr>
          <w:p w14:paraId="02A000DC" w14:textId="761BBCF9" w:rsidR="008A5540" w:rsidRPr="00B16E9D" w:rsidRDefault="008A5540" w:rsidP="00047B3E">
            <w:pPr>
              <w:jc w:val="center"/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4F4DA6FA" w14:textId="71D986D4" w:rsidR="008A5540" w:rsidRDefault="00BE38E5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H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emagglutinin signal peptide region</w:t>
            </w:r>
            <w:r w:rsidR="00DB7B22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DB7B22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42-6822","author":[{"dropping-particle":"","family":"Air","given":"Gillian M","non-dropping-particle":"","parse-names":false,"suffix":""}],"container-title":"Virology","id":"ITEM-1","issue":"2","issued":{"date-parts":[["1979"]]},"page":"468-472","publisher":"Elsevier","title":"Nucleotide sequence coding for the “signal peptide” and N terminus of the hemagglutinin from an Asian (H2N2) strain of influenza virus","type":"article-journal","volume":"97"},"uris":["http://www.mendeley.com/documents/?uuid=de353af4-f700-4a08-ada8-10dbbe85491f"]}],"mendeley":{"formattedCitation":"(Air, 1979)","plainTextFormattedCitation":"(Air, 1979)","previouslyFormattedCitation":"[35]"},"properties":{"noteIndex":0},"schema":"https://github.com/citation-style-language/schema/raw/master/csl-citation.json"}</w:instrText>
            </w:r>
            <w:r w:rsidR="00DB7B2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Air, 1979)</w:t>
            </w:r>
            <w:r w:rsidR="00DB7B2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710BA15B" w14:textId="77474BE4" w:rsidR="008A5540" w:rsidRPr="00B16E9D" w:rsidRDefault="00BE38E5" w:rsidP="00047B3E">
            <w:pPr>
              <w:jc w:val="center"/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 transportation, transcription and replication</w:t>
            </w:r>
          </w:p>
        </w:tc>
      </w:tr>
      <w:tr w:rsidR="00047B3E" w14:paraId="14ED978B" w14:textId="77777777" w:rsidTr="00327068">
        <w:tc>
          <w:tcPr>
            <w:tcW w:w="0" w:type="auto"/>
            <w:vAlign w:val="center"/>
          </w:tcPr>
          <w:p w14:paraId="66EC2C5C" w14:textId="508005E7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79</w:t>
            </w:r>
          </w:p>
        </w:tc>
        <w:tc>
          <w:tcPr>
            <w:tcW w:w="0" w:type="auto"/>
            <w:vAlign w:val="center"/>
          </w:tcPr>
          <w:p w14:paraId="0D6EBCA3" w14:textId="16B45049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6C476C50" w14:textId="1ECD8633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A</w:t>
            </w:r>
          </w:p>
        </w:tc>
        <w:tc>
          <w:tcPr>
            <w:tcW w:w="0" w:type="auto"/>
            <w:vAlign w:val="center"/>
          </w:tcPr>
          <w:p w14:paraId="0B13349F" w14:textId="261A3ACF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783</w:t>
            </w:r>
          </w:p>
        </w:tc>
        <w:tc>
          <w:tcPr>
            <w:tcW w:w="0" w:type="auto"/>
            <w:vAlign w:val="center"/>
          </w:tcPr>
          <w:p w14:paraId="7AD67F77" w14:textId="7B56B131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11E4F1EB" w14:textId="50452581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942" w:type="dxa"/>
            <w:vAlign w:val="center"/>
          </w:tcPr>
          <w:p w14:paraId="17217740" w14:textId="625FD100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2</w:t>
            </w:r>
          </w:p>
        </w:tc>
        <w:tc>
          <w:tcPr>
            <w:tcW w:w="1134" w:type="dxa"/>
            <w:vAlign w:val="center"/>
          </w:tcPr>
          <w:p w14:paraId="79E89289" w14:textId="05E642FB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595V</w:t>
            </w:r>
          </w:p>
        </w:tc>
        <w:tc>
          <w:tcPr>
            <w:tcW w:w="1417" w:type="dxa"/>
            <w:vAlign w:val="center"/>
          </w:tcPr>
          <w:p w14:paraId="6A4A8C20" w14:textId="78FF9D07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48EE994A" w14:textId="7050A659" w:rsidR="00047B3E" w:rsidRDefault="00E840F2" w:rsidP="00047B3E">
            <w:pPr>
              <w:jc w:val="center"/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A (C-terminal) - PB1(N-terminal) binding reg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He","given":"Xiaojing","non-dropping-particle":"","parse-names":false,"suffix":""},{"dropping-particle":"","family":"Zhou","given":"Jie","non-dropping-particle":"","parse-names":false,"suffix":""},{"dropping-particle":"","family":"Bartlam","given":"Mark","non-dropping-particle":"","parse-names":false,"suffix":""},{"dropping-particle":"","family":"Zhang","given":"Rongguang","non-dropping-particle":"","parse-names":false,"suffix":""},{"dropping-particle":"","family":"Ma","given":"Jianyuan","non-dropping-particle":"","parse-names":false,"suffix":""},{"dropping-particle":"","family":"Lou","given":"Zhiyong","non-dropping-particle":"","parse-names":false,"suffix":""},{"dropping-particle":"","family":"Li","given":"Xuemei","non-dropping-particle":"","parse-names":false,"suffix":""},{"dropping-particle":"","family":"Li","given":"Jingjing","non-dropping-particle":"","parse-names":false,"suffix":""},{"dropping-particle":"","family":"Joachimiak","given":"Andrzej","non-dropping-particle":"","parse-names":false,"suffix":""},{"dropping-particle":"","family":"Zeng","given":"Zonghao","non-dropping-particle":"","parse-names":false,"suffix":""}],"container-title":"Nature","id":"ITEM-1","issue":"7208","issued":{"date-parts":[["2008"]]},"page":"1123-1126","publisher":"Nature Publishing Group","title":"Crystal structure of the polymerase PA C–PB1 N complex from an avian influenza H5N1 virus","type":"article-journal","volume":"454"},"uris":["http://www.mendeley.com/documents/?uuid=720c1851-a5e1-41c4-9354-3eb4c6595f6a"]}],"mendeley":{"formattedCitation":"(He et al., 2008)","plainTextFormattedCitation":"(He et al., 2008)","previouslyFormattedCitation":"[36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He et al., 2008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047B9AC8" w14:textId="7031C94A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047B3E" w14:paraId="4E4969B8" w14:textId="77777777" w:rsidTr="00327068">
        <w:tc>
          <w:tcPr>
            <w:tcW w:w="0" w:type="auto"/>
            <w:vAlign w:val="center"/>
          </w:tcPr>
          <w:p w14:paraId="79DB5B67" w14:textId="5A6F5E7C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86</w:t>
            </w:r>
          </w:p>
        </w:tc>
        <w:tc>
          <w:tcPr>
            <w:tcW w:w="0" w:type="auto"/>
            <w:vAlign w:val="center"/>
          </w:tcPr>
          <w:p w14:paraId="6F4E6930" w14:textId="452F7C68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2E26507F" w14:textId="4DA20C39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A</w:t>
            </w:r>
          </w:p>
        </w:tc>
        <w:tc>
          <w:tcPr>
            <w:tcW w:w="0" w:type="auto"/>
            <w:vAlign w:val="center"/>
          </w:tcPr>
          <w:p w14:paraId="0EEAEDEF" w14:textId="574EE892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93</w:t>
            </w:r>
          </w:p>
        </w:tc>
        <w:tc>
          <w:tcPr>
            <w:tcW w:w="0" w:type="auto"/>
            <w:vAlign w:val="center"/>
          </w:tcPr>
          <w:p w14:paraId="65B69C79" w14:textId="47D88CBA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299DC612" w14:textId="07BCA314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942" w:type="dxa"/>
            <w:vAlign w:val="center"/>
          </w:tcPr>
          <w:p w14:paraId="24C45A89" w14:textId="10E1DF92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7.3</w:t>
            </w:r>
          </w:p>
        </w:tc>
        <w:tc>
          <w:tcPr>
            <w:tcW w:w="1134" w:type="dxa"/>
            <w:vAlign w:val="center"/>
          </w:tcPr>
          <w:p w14:paraId="1BD203E0" w14:textId="6DA44B8E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65P</w:t>
            </w:r>
          </w:p>
        </w:tc>
        <w:tc>
          <w:tcPr>
            <w:tcW w:w="1417" w:type="dxa"/>
            <w:vAlign w:val="center"/>
          </w:tcPr>
          <w:p w14:paraId="62EB7480" w14:textId="013801AB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7DE14151" w14:textId="057E3718" w:rsidR="00047B3E" w:rsidRPr="00EF5B62" w:rsidRDefault="00EF5B62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F5B62">
              <w:rPr>
                <w:rFonts w:ascii="Times New Roman" w:hAnsi="Times New Roman" w:cs="Times New Roman"/>
                <w:sz w:val="16"/>
                <w:szCs w:val="16"/>
              </w:rPr>
              <w:t xml:space="preserve">Involved in suppressing the host protein synthesis and enhance the viral protein product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Desmet","given":"Emily A","non-dropping-particle":"","parse-names":false,"suffix":""},{"dropping-particle":"","family":"Bussey","given":"Kendra A","non-dropping-particle":"","parse-names":false,"suffix":""},{"dropping-particle":"","family":"Stone","given":"Raychel","non-dropping-particle":"","parse-names":false,"suffix":""},{"dropping-particle":"","family":"Takimoto","given":"Toru","non-dropping-particle":"","parse-names":false,"suffix":""}],"container-title":"Journal of virology","id":"ITEM-1","issue":"6","issued":{"date-parts":[["2013"]]},"page":"3108-3118","publisher":"Am Soc Microbiol","title":"Identification of the N-terminal domain of the influenza virus PA responsible for the suppression of host protein synthesis","type":"article-journal","volume":"87"},"uris":["http://www.mendeley.com/documents/?uuid=eb03ee8f-f8c3-4339-9e56-4262a66ac482"]}],"mendeley":{"formattedCitation":"(Desmet, Bussey, Stone, &amp; Takimoto, 2013)","plainTextFormattedCitation":"(Desmet, Bussey, Stone, &amp; Takimoto, 2013)","previouslyFormattedCitation":"[37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Desmet, Bussey, Stone, &amp; Takimoto, 2013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4593B311" w14:textId="410421B4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Host-virus interaction machinery</w:t>
            </w:r>
          </w:p>
        </w:tc>
      </w:tr>
      <w:tr w:rsidR="00FB03CD" w14:paraId="4B7AE679" w14:textId="77777777" w:rsidTr="00E51E17">
        <w:tc>
          <w:tcPr>
            <w:tcW w:w="0" w:type="auto"/>
            <w:vAlign w:val="center"/>
          </w:tcPr>
          <w:p w14:paraId="716989D0" w14:textId="7D88A6A4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90</w:t>
            </w:r>
          </w:p>
        </w:tc>
        <w:tc>
          <w:tcPr>
            <w:tcW w:w="0" w:type="auto"/>
            <w:vAlign w:val="center"/>
          </w:tcPr>
          <w:p w14:paraId="78D8E5D2" w14:textId="0934D553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33F5B3D5" w14:textId="5CBBBB4D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A</w:t>
            </w:r>
          </w:p>
        </w:tc>
        <w:tc>
          <w:tcPr>
            <w:tcW w:w="0" w:type="auto"/>
            <w:vAlign w:val="center"/>
          </w:tcPr>
          <w:p w14:paraId="7400C6AC" w14:textId="093D0CEC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987</w:t>
            </w:r>
          </w:p>
        </w:tc>
        <w:tc>
          <w:tcPr>
            <w:tcW w:w="0" w:type="auto"/>
            <w:vAlign w:val="center"/>
          </w:tcPr>
          <w:p w14:paraId="5CD29B96" w14:textId="599B9303" w:rsidR="00FB03CD" w:rsidRPr="00D904AF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16A7A0F0" w14:textId="6AC8E83E" w:rsidR="00FB03CD" w:rsidRPr="00D904AF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942" w:type="dxa"/>
            <w:vAlign w:val="center"/>
          </w:tcPr>
          <w:p w14:paraId="37D5C9B1" w14:textId="444A8D1A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7</w:t>
            </w:r>
          </w:p>
        </w:tc>
        <w:tc>
          <w:tcPr>
            <w:tcW w:w="1134" w:type="dxa"/>
            <w:vAlign w:val="center"/>
          </w:tcPr>
          <w:p w14:paraId="1FA74F1D" w14:textId="52F38583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R663G</w:t>
            </w:r>
          </w:p>
        </w:tc>
        <w:tc>
          <w:tcPr>
            <w:tcW w:w="1417" w:type="dxa"/>
            <w:vAlign w:val="center"/>
          </w:tcPr>
          <w:p w14:paraId="7092CDC5" w14:textId="5CA4B4CB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</w:tcPr>
          <w:p w14:paraId="4AECEE49" w14:textId="10BAF87F" w:rsidR="00FB03CD" w:rsidRDefault="00FB03CD" w:rsidP="00FB03CD">
            <w:pPr>
              <w:jc w:val="center"/>
            </w:pPr>
            <w:r w:rsidRPr="000D4557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t xml:space="preserve">A (C-terminal) - PB1(N-terminal) binding region 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He","given":"Xiaojing","non-dropping-particle":"","parse-names":false,"suffix":""},{"dropping-particle":"","family":"Zhou","given":"Jie","non-dropping-particle":"","parse-names":false,"suffix":""},{"dropping-particle":"","family":"Bartlam","given":"Mark","non-dropping-particle":"","parse-names":false,"suffix":""},{"dropping-particle":"","family":"Zhang","given":"Rongguang","non-dropping-particle":"","parse-names":false,"suffix":""},{"dropping-particle":"","family":"Ma","given":"Jianyuan","non-dropping-particle":"","parse-names":false,"suffix":""},{"dropping-particle":"","family":"Lou","given":"Zhiyong","non-dropping-particle":"","parse-names":false,"suffix":""},{"dropping-particle":"","family":"Li","given":"Xuemei","non-dropping-particle":"","parse-names":false,"suffix":""},{"dropping-particle":"","family":"Li","given":"Jingjing","non-dropping-particle":"","parse-names":false,"suffix":""},{"dropping-particle":"","family":"Joachimiak","given":"Andrzej","non-dropping-particle":"","parse-names":false,"suffix":""},{"dropping-particle":"","family":"Zeng","given":"Zonghao","non-dropping-particle":"","parse-names":false,"suffix":""}],"container-title":"Nature","id":"ITEM-1","issue":"7208","issued":{"date-parts":[["2008"]]},"page":"1123-1126","publisher":"Nature Publishing Group","title":"Crystal structure of the polymerase PA C–PB1 N complex from an avian influenza H5N1 virus","type":"article-journal","volume":"454"},"uris":["http://www.mendeley.com/documents/?uuid=720c1851-a5e1-41c4-9354-3eb4c6595f6a"]}],"mendeley":{"formattedCitation":"(He et al., 2008)","plainTextFormattedCitation":"(He et al., 2008)","previouslyFormattedCitation":"[36]"},"properties":{"noteIndex":0},"schema":"https://github.com/citation-style-language/schema/raw/master/csl-citation.json"}</w:instrTex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He et al., 2008)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7E7E39C3" w14:textId="568DE01D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FB03CD" w14:paraId="76F64E53" w14:textId="77777777" w:rsidTr="00E51E17">
        <w:tc>
          <w:tcPr>
            <w:tcW w:w="0" w:type="auto"/>
            <w:vAlign w:val="center"/>
          </w:tcPr>
          <w:p w14:paraId="44E89AE1" w14:textId="7E6DDB7C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552</w:t>
            </w:r>
          </w:p>
        </w:tc>
        <w:tc>
          <w:tcPr>
            <w:tcW w:w="0" w:type="auto"/>
            <w:vAlign w:val="center"/>
          </w:tcPr>
          <w:p w14:paraId="2A8A8B4C" w14:textId="7CF0AF9A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200EA91F" w14:textId="290D5596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A</w:t>
            </w:r>
          </w:p>
        </w:tc>
        <w:tc>
          <w:tcPr>
            <w:tcW w:w="0" w:type="auto"/>
            <w:vAlign w:val="center"/>
          </w:tcPr>
          <w:p w14:paraId="6D7ABAD0" w14:textId="06257216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803</w:t>
            </w:r>
          </w:p>
        </w:tc>
        <w:tc>
          <w:tcPr>
            <w:tcW w:w="0" w:type="auto"/>
            <w:vAlign w:val="center"/>
          </w:tcPr>
          <w:p w14:paraId="185DB261" w14:textId="4063B2F5" w:rsidR="00FB03CD" w:rsidRPr="00D904AF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5D90ED9B" w14:textId="38827248" w:rsidR="00FB03CD" w:rsidRPr="00D904AF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942" w:type="dxa"/>
            <w:vAlign w:val="center"/>
          </w:tcPr>
          <w:p w14:paraId="1BF84042" w14:textId="7B13E699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3</w:t>
            </w:r>
          </w:p>
        </w:tc>
        <w:tc>
          <w:tcPr>
            <w:tcW w:w="1134" w:type="dxa"/>
            <w:vAlign w:val="center"/>
          </w:tcPr>
          <w:p w14:paraId="1DC5DB80" w14:textId="6355E767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L268P</w:t>
            </w:r>
          </w:p>
        </w:tc>
        <w:tc>
          <w:tcPr>
            <w:tcW w:w="1417" w:type="dxa"/>
            <w:vAlign w:val="center"/>
          </w:tcPr>
          <w:p w14:paraId="4A8287D4" w14:textId="35B8A804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</w:tcPr>
          <w:p w14:paraId="0CA1B10D" w14:textId="55763458" w:rsidR="00FB03CD" w:rsidRDefault="00FB03CD" w:rsidP="00FB03CD">
            <w:pPr>
              <w:jc w:val="center"/>
            </w:pPr>
            <w:r w:rsidRPr="000D4557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t xml:space="preserve">A (C-terminal) - PB1(N-terminal) binding region 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He","given":"Xiaojing","non-dropping-particle":"","parse-names":false,"suffix":""},{"dropping-particle":"","family":"Zhou","given":"Jie","non-dropping-particle":"","parse-names":false,"suffix":""},{"dropping-particle":"","family":"Bartlam","given":"Mark","non-dropping-particle":"","parse-names":false,"suffix":""},{"dropping-particle":"","family":"Zhang","given":"Rongguang","non-dropping-particle":"","parse-names":false,"suffix":""},{"dropping-particle":"","family":"Ma","given":"Jianyuan","non-dropping-particle":"","parse-names":false,"suffix":""},{"dropping-particle":"","family":"Lou","given":"Zhiyong","non-dropping-particle":"","parse-names":false,"suffix":""},{"dropping-particle":"","family":"Li","given":"Xuemei","non-dropping-particle":"","parse-names":false,"suffix":""},{"dropping-particle":"","family":"Li","given":"Jingjing","non-dropping-particle":"","parse-names":false,"suffix":""},{"dropping-particle":"","family":"Joachimiak","given":"Andrzej","non-dropping-particle":"","parse-names":false,"suffix":""},{"dropping-particle":"","family":"Zeng","given":"Zonghao","non-dropping-particle":"","parse-names":false,"suffix":""}],"container-title":"Nature","id":"ITEM-1","issue":"7208","issued":{"date-parts":[["2008"]]},"page":"1123-1126","publisher":"Nature Publishing Group","title":"Crystal structure of the polymerase PA C–PB1 N complex from an avian influenza H5N1 virus","type":"article-journal","volume":"454"},"uris":["http://www.mendeley.com/documents/?uuid=720c1851-a5e1-41c4-9354-3eb4c6595f6a"]}],"mendeley":{"formattedCitation":"(He et al., 2008)","plainTextFormattedCitation":"(He et al., 2008)","previouslyFormattedCitation":"[36]"},"properties":{"noteIndex":0},"schema":"https://github.com/citation-style-language/schema/raw/master/csl-citation.json"}</w:instrTex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He et al., 2008)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3211FBD1" w14:textId="1BDB9DB1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FB03CD" w14:paraId="4FADCD56" w14:textId="77777777" w:rsidTr="00E51E17">
        <w:tc>
          <w:tcPr>
            <w:tcW w:w="0" w:type="auto"/>
            <w:vAlign w:val="center"/>
          </w:tcPr>
          <w:p w14:paraId="6227B857" w14:textId="578A1244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552</w:t>
            </w:r>
          </w:p>
        </w:tc>
        <w:tc>
          <w:tcPr>
            <w:tcW w:w="0" w:type="auto"/>
            <w:vAlign w:val="center"/>
          </w:tcPr>
          <w:p w14:paraId="28D7DAEB" w14:textId="2B584550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7BF61FC4" w14:textId="7F992272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A</w:t>
            </w:r>
          </w:p>
        </w:tc>
        <w:tc>
          <w:tcPr>
            <w:tcW w:w="0" w:type="auto"/>
            <w:vAlign w:val="center"/>
          </w:tcPr>
          <w:p w14:paraId="2C2D9D76" w14:textId="659659E2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268</w:t>
            </w:r>
          </w:p>
        </w:tc>
        <w:tc>
          <w:tcPr>
            <w:tcW w:w="0" w:type="auto"/>
            <w:vAlign w:val="center"/>
          </w:tcPr>
          <w:p w14:paraId="6CFE8A10" w14:textId="4BD524D0" w:rsidR="00FB03CD" w:rsidRPr="00D904AF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7C036B9D" w14:textId="7F671363" w:rsidR="00FB03CD" w:rsidRPr="00D904AF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942" w:type="dxa"/>
            <w:vAlign w:val="center"/>
          </w:tcPr>
          <w:p w14:paraId="2A446424" w14:textId="458278B6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.3</w:t>
            </w:r>
          </w:p>
        </w:tc>
        <w:tc>
          <w:tcPr>
            <w:tcW w:w="1134" w:type="dxa"/>
            <w:vAlign w:val="center"/>
          </w:tcPr>
          <w:p w14:paraId="1CC28788" w14:textId="719B3B13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423T</w:t>
            </w:r>
          </w:p>
        </w:tc>
        <w:tc>
          <w:tcPr>
            <w:tcW w:w="1417" w:type="dxa"/>
            <w:vAlign w:val="center"/>
          </w:tcPr>
          <w:p w14:paraId="6DD626B3" w14:textId="08125F59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</w:tcPr>
          <w:p w14:paraId="4B978701" w14:textId="0A3AD42A" w:rsidR="00FB03CD" w:rsidRDefault="00FB03CD" w:rsidP="00FB03CD">
            <w:pPr>
              <w:jc w:val="center"/>
            </w:pPr>
            <w:r w:rsidRPr="000D4557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t xml:space="preserve">A (C-terminal) - PB1(N-terminal) binding region 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He","given":"Xiaojing","non-dropping-particle":"","parse-names":false,"suffix":""},{"dropping-particle":"","family":"Zhou","given":"Jie","non-dropping-particle":"","parse-names":false,"suffix":""},{"dropping-particle":"","family":"Bartlam","given":"Mark","non-dropping-particle":"","parse-names":false,"suffix":""},{"dropping-particle":"","family":"Zhang","given":"Rongguang","non-dropping-particle":"","parse-names":false,"suffix":""},{"dropping-particle":"","family":"Ma","given":"Jianyuan","non-dropping-particle":"","parse-names":false,"suffix":""},{"dropping-particle":"","family":"Lou","given":"Zhiyong","non-dropping-particle":"","parse-names":false,"suffix":""},{"dropping-particle":"","family":"Li","given":"Xuemei","non-dropping-particle":"","parse-names":false,"suffix":""},{"dropping-particle":"","family":"Li","given":"Jingjing","non-dropping-particle":"","parse-names":false,"suffix":""},{"dropping-particle":"","family":"Joachimiak","given":"Andrzej","non-dropping-particle":"","parse-names":false,"suffix":""},{"dropping-particle":"","family":"Zeng","given":"Zonghao","non-dropping-particle":"","parse-names":false,"suffix":""}],"container-title":"Nature","id":"ITEM-1","issue":"7208","issued":{"date-parts":[["2008"]]},"page":"1123-1126","publisher":"Nature Publishing Group","title":"Crystal structure of the polymerase PA C–PB1 N complex from an avian influenza H5N1 virus","type":"article-journal","volume":"454"},"uris":["http://www.mendeley.com/documents/?uuid=720c1851-a5e1-41c4-9354-3eb4c6595f6a"]}],"mendeley":{"formattedCitation":"(He et al., 2008)","plainTextFormattedCitation":"(He et al., 2008)","previouslyFormattedCitation":"[36]"},"properties":{"noteIndex":0},"schema":"https://github.com/citation-style-language/schema/raw/master/csl-citation.json"}</w:instrTex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He et al., 2008)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0F231373" w14:textId="533D4B05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FB03CD" w14:paraId="5B9FE2CE" w14:textId="77777777" w:rsidTr="00E51E17">
        <w:tc>
          <w:tcPr>
            <w:tcW w:w="0" w:type="auto"/>
            <w:vAlign w:val="center"/>
          </w:tcPr>
          <w:p w14:paraId="59AB3CAC" w14:textId="66EB9C08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552</w:t>
            </w:r>
          </w:p>
        </w:tc>
        <w:tc>
          <w:tcPr>
            <w:tcW w:w="0" w:type="auto"/>
            <w:vAlign w:val="center"/>
          </w:tcPr>
          <w:p w14:paraId="194389EC" w14:textId="51A8758C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4F0EEABD" w14:textId="30CB7024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A</w:t>
            </w:r>
          </w:p>
        </w:tc>
        <w:tc>
          <w:tcPr>
            <w:tcW w:w="0" w:type="auto"/>
            <w:vAlign w:val="center"/>
          </w:tcPr>
          <w:p w14:paraId="0A5043DB" w14:textId="54030D2A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363</w:t>
            </w:r>
          </w:p>
        </w:tc>
        <w:tc>
          <w:tcPr>
            <w:tcW w:w="0" w:type="auto"/>
            <w:vAlign w:val="center"/>
          </w:tcPr>
          <w:p w14:paraId="4447F150" w14:textId="4AF22829" w:rsidR="00FB03CD" w:rsidRPr="00D904AF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17017237" w14:textId="305FB800" w:rsidR="00FB03CD" w:rsidRPr="00D904AF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942" w:type="dxa"/>
            <w:vAlign w:val="center"/>
          </w:tcPr>
          <w:p w14:paraId="2D876DE4" w14:textId="395DC525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.2</w:t>
            </w:r>
          </w:p>
        </w:tc>
        <w:tc>
          <w:tcPr>
            <w:tcW w:w="1134" w:type="dxa"/>
            <w:vAlign w:val="center"/>
          </w:tcPr>
          <w:p w14:paraId="3F8F895D" w14:textId="6B362DE1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455T</w:t>
            </w:r>
          </w:p>
        </w:tc>
        <w:tc>
          <w:tcPr>
            <w:tcW w:w="1417" w:type="dxa"/>
            <w:vAlign w:val="center"/>
          </w:tcPr>
          <w:p w14:paraId="00957DD8" w14:textId="43E08E28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</w:tcPr>
          <w:p w14:paraId="02097EC5" w14:textId="3A6B1409" w:rsidR="00FB03CD" w:rsidRDefault="00FB03CD" w:rsidP="00FB03CD">
            <w:pPr>
              <w:jc w:val="center"/>
            </w:pPr>
            <w:r w:rsidRPr="000D4557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t xml:space="preserve">A (C-terminal) - PB1(N-terminal) binding region 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He","given":"Xiaojing","non-dropping-particle":"","parse-names":false,"suffix":""},{"dropping-particle":"","family":"Zhou","given":"Jie","non-dropping-particle":"","parse-names":false,"suffix":""},{"dropping-particle":"","family":"Bartlam","given":"Mark","non-dropping-particle":"","parse-names":false,"suffix":""},{"dropping-particle":"","family":"Zhang","given":"Rongguang","non-dropping-particle":"","parse-names":false,"suffix":""},{"dropping-particle":"","family":"Ma","given":"Jianyuan","non-dropping-particle":"","parse-names":false,"suffix":""},{"dropping-particle":"","family":"Lou","given":"Zhiyong","non-dropping-particle":"","parse-names":false,"suffix":""},{"dropping-particle":"","family":"Li","given":"Xuemei","non-dropping-particle":"","parse-names":false,"suffix":""},{"dropping-particle":"","family":"Li","given":"Jingjing","non-dropping-particle":"","parse-names":false,"suffix":""},{"dropping-particle":"","family":"Joachimiak","given":"Andrzej","non-dropping-particle":"","parse-names":false,"suffix":""},{"dropping-particle":"","family":"Zeng","given":"Zonghao","non-dropping-particle":"","parse-names":false,"suffix":""}],"container-title":"Nature","id":"ITEM-1","issue":"7208","issued":{"date-parts":[["2008"]]},"page":"1123-1126","publisher":"Nature Publishing Group","title":"Crystal structure of the polymerase PA C–PB1 N complex from an avian influenza H5N1 virus","type":"article-journal","volume":"454"},"uris":["http://www.mendeley.com/documents/?uuid=720c1851-a5e1-41c4-9354-3eb4c6595f6a"]}],"mendeley":{"formattedCitation":"(He et al., 2008)","plainTextFormattedCitation":"(He et al., 2008)","previouslyFormattedCitation":"[36]"},"properties":{"noteIndex":0},"schema":"https://github.com/citation-style-language/schema/raw/master/csl-citation.json"}</w:instrTex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He et al., 2008)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415100FE" w14:textId="7173CFBC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FB03CD" w14:paraId="6B520EDD" w14:textId="77777777" w:rsidTr="00E51E17">
        <w:tc>
          <w:tcPr>
            <w:tcW w:w="0" w:type="auto"/>
            <w:vAlign w:val="center"/>
          </w:tcPr>
          <w:p w14:paraId="1FCCD1DA" w14:textId="77CDDD3B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552</w:t>
            </w:r>
          </w:p>
        </w:tc>
        <w:tc>
          <w:tcPr>
            <w:tcW w:w="0" w:type="auto"/>
            <w:vAlign w:val="center"/>
          </w:tcPr>
          <w:p w14:paraId="0F9B69F2" w14:textId="416952E4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PRIME </w:t>
            </w: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BOOST</w:t>
            </w:r>
          </w:p>
        </w:tc>
        <w:tc>
          <w:tcPr>
            <w:tcW w:w="0" w:type="auto"/>
            <w:vAlign w:val="center"/>
          </w:tcPr>
          <w:p w14:paraId="583C22E8" w14:textId="0799F152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PA</w:t>
            </w:r>
          </w:p>
        </w:tc>
        <w:tc>
          <w:tcPr>
            <w:tcW w:w="0" w:type="auto"/>
            <w:vAlign w:val="center"/>
          </w:tcPr>
          <w:p w14:paraId="16140EC0" w14:textId="141CEAD6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576</w:t>
            </w:r>
          </w:p>
        </w:tc>
        <w:tc>
          <w:tcPr>
            <w:tcW w:w="0" w:type="auto"/>
            <w:vAlign w:val="center"/>
          </w:tcPr>
          <w:p w14:paraId="1A86A7E1" w14:textId="46FB9C9D" w:rsidR="00FB03CD" w:rsidRPr="00D904AF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3AE32B32" w14:textId="6322955D" w:rsidR="00FB03CD" w:rsidRPr="00D904AF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942" w:type="dxa"/>
            <w:vAlign w:val="center"/>
          </w:tcPr>
          <w:p w14:paraId="37FCE971" w14:textId="5D60ECEA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3.7</w:t>
            </w:r>
          </w:p>
        </w:tc>
        <w:tc>
          <w:tcPr>
            <w:tcW w:w="1134" w:type="dxa"/>
            <w:vAlign w:val="center"/>
          </w:tcPr>
          <w:p w14:paraId="7C946A71" w14:textId="188AF2D2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526P</w:t>
            </w:r>
          </w:p>
        </w:tc>
        <w:tc>
          <w:tcPr>
            <w:tcW w:w="1417" w:type="dxa"/>
            <w:vAlign w:val="center"/>
          </w:tcPr>
          <w:p w14:paraId="64C45B72" w14:textId="18BA708C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</w:tcPr>
          <w:p w14:paraId="5BF521EB" w14:textId="0F3F7AA6" w:rsidR="00FB03CD" w:rsidRDefault="00FB03CD" w:rsidP="00FB03CD">
            <w:pPr>
              <w:jc w:val="center"/>
            </w:pPr>
            <w:r w:rsidRPr="000D4557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t xml:space="preserve">A (C-terminal) - PB1(N-terminal) 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 xml:space="preserve">binding region 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He","given":"Xiaojing","non-dropping-particle":"","parse-names":false,"suffix":""},{"dropping-particle":"","family":"Zhou","given":"Jie","non-dropping-particle":"","parse-names":false,"suffix":""},{"dropping-particle":"","family":"Bartlam","given":"Mark","non-dropping-particle":"","parse-names":false,"suffix":""},{"dropping-particle":"","family":"Zhang","given":"Rongguang","non-dropping-particle":"","parse-names":false,"suffix":""},{"dropping-particle":"","family":"Ma","given":"Jianyuan","non-dropping-particle":"","parse-names":false,"suffix":""},{"dropping-particle":"","family":"Lou","given":"Zhiyong","non-dropping-particle":"","parse-names":false,"suffix":""},{"dropping-particle":"","family":"Li","given":"Xuemei","non-dropping-particle":"","parse-names":false,"suffix":""},{"dropping-particle":"","family":"Li","given":"Jingjing","non-dropping-particle":"","parse-names":false,"suffix":""},{"dropping-particle":"","family":"Joachimiak","given":"Andrzej","non-dropping-particle":"","parse-names":false,"suffix":""},{"dropping-particle":"","family":"Zeng","given":"Zonghao","non-dropping-particle":"","parse-names":false,"suffix":""}],"container-title":"Nature","id":"ITEM-1","issue":"7208","issued":{"date-parts":[["2008"]]},"page":"1123-1126","publisher":"Nature Publishing Group","title":"Crystal structure of the polymerase PA C–PB1 N complex from an avian influenza H5N1 virus","type":"article-journal","volume":"454"},"uris":["http://www.mendeley.com/documents/?uuid=720c1851-a5e1-41c4-9354-3eb4c6595f6a"]}],"mendeley":{"formattedCitation":"(He et al., 2008)","plainTextFormattedCitation":"(He et al., 2008)","previouslyFormattedCitation":"[36]"},"properties":{"noteIndex":0},"schema":"https://github.com/citation-style-language/schema/raw/master/csl-citation.json"}</w:instrTex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He et al., 2008)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662317B9" w14:textId="02F56619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 xml:space="preserve">Viral genome/protein </w:t>
            </w: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interaction</w:t>
            </w:r>
          </w:p>
        </w:tc>
      </w:tr>
      <w:tr w:rsidR="00FB03CD" w14:paraId="1A8DB723" w14:textId="77777777" w:rsidTr="00E51E17">
        <w:tc>
          <w:tcPr>
            <w:tcW w:w="0" w:type="auto"/>
            <w:vAlign w:val="center"/>
          </w:tcPr>
          <w:p w14:paraId="46111B63" w14:textId="2FAD2A14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4552</w:t>
            </w:r>
          </w:p>
        </w:tc>
        <w:tc>
          <w:tcPr>
            <w:tcW w:w="0" w:type="auto"/>
            <w:vAlign w:val="center"/>
          </w:tcPr>
          <w:p w14:paraId="19547C69" w14:textId="40BDCB6A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59357AA5" w14:textId="37CB7AE8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A</w:t>
            </w:r>
          </w:p>
        </w:tc>
        <w:tc>
          <w:tcPr>
            <w:tcW w:w="0" w:type="auto"/>
            <w:vAlign w:val="center"/>
          </w:tcPr>
          <w:p w14:paraId="73AEF61D" w14:textId="3469E0C5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805</w:t>
            </w:r>
          </w:p>
        </w:tc>
        <w:tc>
          <w:tcPr>
            <w:tcW w:w="0" w:type="auto"/>
            <w:vAlign w:val="center"/>
          </w:tcPr>
          <w:p w14:paraId="1A249F23" w14:textId="3DB40635" w:rsidR="00FB03CD" w:rsidRPr="00D904AF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09F9CB13" w14:textId="40C907EC" w:rsidR="00FB03CD" w:rsidRPr="00D904AF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942" w:type="dxa"/>
            <w:vAlign w:val="center"/>
          </w:tcPr>
          <w:p w14:paraId="4EF044B5" w14:textId="6A6DA9FE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2</w:t>
            </w:r>
          </w:p>
        </w:tc>
        <w:tc>
          <w:tcPr>
            <w:tcW w:w="1134" w:type="dxa"/>
            <w:vAlign w:val="center"/>
          </w:tcPr>
          <w:p w14:paraId="7288C56B" w14:textId="2592334A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602A</w:t>
            </w:r>
          </w:p>
        </w:tc>
        <w:tc>
          <w:tcPr>
            <w:tcW w:w="1417" w:type="dxa"/>
            <w:vAlign w:val="center"/>
          </w:tcPr>
          <w:p w14:paraId="040A88C5" w14:textId="437C606F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</w:tcPr>
          <w:p w14:paraId="232D9A73" w14:textId="7E23B750" w:rsidR="00FB03CD" w:rsidRDefault="00FB03CD" w:rsidP="00FB03CD">
            <w:pPr>
              <w:jc w:val="center"/>
            </w:pPr>
            <w:r w:rsidRPr="000D4557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t xml:space="preserve">A (C-terminal) - PB1(N-terminal) binding region 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He","given":"Xiaojing","non-dropping-particle":"","parse-names":false,"suffix":""},{"dropping-particle":"","family":"Zhou","given":"Jie","non-dropping-particle":"","parse-names":false,"suffix":""},{"dropping-particle":"","family":"Bartlam","given":"Mark","non-dropping-particle":"","parse-names":false,"suffix":""},{"dropping-particle":"","family":"Zhang","given":"Rongguang","non-dropping-particle":"","parse-names":false,"suffix":""},{"dropping-particle":"","family":"Ma","given":"Jianyuan","non-dropping-particle":"","parse-names":false,"suffix":""},{"dropping-particle":"","family":"Lou","given":"Zhiyong","non-dropping-particle":"","parse-names":false,"suffix":""},{"dropping-particle":"","family":"Li","given":"Xuemei","non-dropping-particle":"","parse-names":false,"suffix":""},{"dropping-particle":"","family":"Li","given":"Jingjing","non-dropping-particle":"","parse-names":false,"suffix":""},{"dropping-particle":"","family":"Joachimiak","given":"Andrzej","non-dropping-particle":"","parse-names":false,"suffix":""},{"dropping-particle":"","family":"Zeng","given":"Zonghao","non-dropping-particle":"","parse-names":false,"suffix":""}],"container-title":"Nature","id":"ITEM-1","issue":"7208","issued":{"date-parts":[["2008"]]},"page":"1123-1126","publisher":"Nature Publishing Group","title":"Crystal structure of the polymerase PA C–PB1 N complex from an avian influenza H5N1 virus","type":"article-journal","volume":"454"},"uris":["http://www.mendeley.com/documents/?uuid=720c1851-a5e1-41c4-9354-3eb4c6595f6a"]}],"mendeley":{"formattedCitation":"(He et al., 2008)","plainTextFormattedCitation":"(He et al., 2008)","previouslyFormattedCitation":"[36]"},"properties":{"noteIndex":0},"schema":"https://github.com/citation-style-language/schema/raw/master/csl-citation.json"}</w:instrTex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He et al., 2008)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278B000D" w14:textId="1B5A77DE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FB03CD" w14:paraId="30C2BFD7" w14:textId="77777777" w:rsidTr="00E51E17">
        <w:tc>
          <w:tcPr>
            <w:tcW w:w="0" w:type="auto"/>
            <w:vAlign w:val="center"/>
          </w:tcPr>
          <w:p w14:paraId="49B766F9" w14:textId="21340EAB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931</w:t>
            </w:r>
          </w:p>
        </w:tc>
        <w:tc>
          <w:tcPr>
            <w:tcW w:w="0" w:type="auto"/>
            <w:vAlign w:val="center"/>
          </w:tcPr>
          <w:p w14:paraId="1BF62D36" w14:textId="0E9746C3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4E31206C" w14:textId="1436DEE4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A</w:t>
            </w:r>
          </w:p>
        </w:tc>
        <w:tc>
          <w:tcPr>
            <w:tcW w:w="0" w:type="auto"/>
            <w:vAlign w:val="center"/>
          </w:tcPr>
          <w:p w14:paraId="4DB5A4BA" w14:textId="5CE0B4EA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881</w:t>
            </w:r>
          </w:p>
        </w:tc>
        <w:tc>
          <w:tcPr>
            <w:tcW w:w="0" w:type="auto"/>
            <w:vAlign w:val="center"/>
          </w:tcPr>
          <w:p w14:paraId="4C7D5713" w14:textId="3E5EEA8F" w:rsidR="00FB03CD" w:rsidRPr="00D904AF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7F825621" w14:textId="7B41BB3A" w:rsidR="00FB03CD" w:rsidRPr="00D904AF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942" w:type="dxa"/>
            <w:vAlign w:val="center"/>
          </w:tcPr>
          <w:p w14:paraId="462F3536" w14:textId="0C1F5F13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1</w:t>
            </w:r>
          </w:p>
        </w:tc>
        <w:tc>
          <w:tcPr>
            <w:tcW w:w="1134" w:type="dxa"/>
            <w:vAlign w:val="center"/>
          </w:tcPr>
          <w:p w14:paraId="1C1930F6" w14:textId="74C65EEB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D294G</w:t>
            </w:r>
          </w:p>
        </w:tc>
        <w:tc>
          <w:tcPr>
            <w:tcW w:w="1417" w:type="dxa"/>
            <w:vAlign w:val="center"/>
          </w:tcPr>
          <w:p w14:paraId="0D7806C4" w14:textId="158C574C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</w:tcPr>
          <w:p w14:paraId="50A845EC" w14:textId="2B97B73A" w:rsidR="00FB03CD" w:rsidRDefault="00FB03CD" w:rsidP="00FB03CD">
            <w:pPr>
              <w:jc w:val="center"/>
            </w:pPr>
            <w:r w:rsidRPr="000D4557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t xml:space="preserve">A (C-terminal) - PB1(N-terminal) binding region 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He","given":"Xiaojing","non-dropping-particle":"","parse-names":false,"suffix":""},{"dropping-particle":"","family":"Zhou","given":"Jie","non-dropping-particle":"","parse-names":false,"suffix":""},{"dropping-particle":"","family":"Bartlam","given":"Mark","non-dropping-particle":"","parse-names":false,"suffix":""},{"dropping-particle":"","family":"Zhang","given":"Rongguang","non-dropping-particle":"","parse-names":false,"suffix":""},{"dropping-particle":"","family":"Ma","given":"Jianyuan","non-dropping-particle":"","parse-names":false,"suffix":""},{"dropping-particle":"","family":"Lou","given":"Zhiyong","non-dropping-particle":"","parse-names":false,"suffix":""},{"dropping-particle":"","family":"Li","given":"Xuemei","non-dropping-particle":"","parse-names":false,"suffix":""},{"dropping-particle":"","family":"Li","given":"Jingjing","non-dropping-particle":"","parse-names":false,"suffix":""},{"dropping-particle":"","family":"Joachimiak","given":"Andrzej","non-dropping-particle":"","parse-names":false,"suffix":""},{"dropping-particle":"","family":"Zeng","given":"Zonghao","non-dropping-particle":"","parse-names":false,"suffix":""}],"container-title":"Nature","id":"ITEM-1","issue":"7208","issued":{"date-parts":[["2008"]]},"page":"1123-1126","publisher":"Nature Publishing Group","title":"Crystal structure of the polymerase PA C–PB1 N complex from an avian influenza H5N1 virus","type":"article-journal","volume":"454"},"uris":["http://www.mendeley.com/documents/?uuid=720c1851-a5e1-41c4-9354-3eb4c6595f6a"]}],"mendeley":{"formattedCitation":"(He et al., 2008)","plainTextFormattedCitation":"(He et al., 2008)","previouslyFormattedCitation":"[36]"},"properties":{"noteIndex":0},"schema":"https://github.com/citation-style-language/schema/raw/master/csl-citation.json"}</w:instrTex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He et al., 2008)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628F5BD4" w14:textId="78B54E9F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FB03CD" w14:paraId="7CEF9EC0" w14:textId="77777777" w:rsidTr="00E51E17">
        <w:tc>
          <w:tcPr>
            <w:tcW w:w="0" w:type="auto"/>
            <w:vAlign w:val="center"/>
          </w:tcPr>
          <w:p w14:paraId="3A465D31" w14:textId="652381F2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931</w:t>
            </w:r>
          </w:p>
        </w:tc>
        <w:tc>
          <w:tcPr>
            <w:tcW w:w="0" w:type="auto"/>
            <w:vAlign w:val="center"/>
          </w:tcPr>
          <w:p w14:paraId="38720295" w14:textId="10DAFB13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08D9E98C" w14:textId="181184AE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A</w:t>
            </w:r>
          </w:p>
        </w:tc>
        <w:tc>
          <w:tcPr>
            <w:tcW w:w="0" w:type="auto"/>
            <w:vAlign w:val="center"/>
          </w:tcPr>
          <w:p w14:paraId="2AE1440D" w14:textId="33895C8F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030</w:t>
            </w:r>
          </w:p>
        </w:tc>
        <w:tc>
          <w:tcPr>
            <w:tcW w:w="0" w:type="auto"/>
            <w:vAlign w:val="center"/>
          </w:tcPr>
          <w:p w14:paraId="1EFC764D" w14:textId="5A59387B" w:rsidR="00FB03CD" w:rsidRPr="00D904AF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565317B3" w14:textId="23B89FC0" w:rsidR="00FB03CD" w:rsidRPr="00D904AF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942" w:type="dxa"/>
            <w:vAlign w:val="center"/>
          </w:tcPr>
          <w:p w14:paraId="4CC122EA" w14:textId="2A8F21AA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8.6</w:t>
            </w:r>
          </w:p>
        </w:tc>
        <w:tc>
          <w:tcPr>
            <w:tcW w:w="1134" w:type="dxa"/>
            <w:vAlign w:val="center"/>
          </w:tcPr>
          <w:p w14:paraId="286552A3" w14:textId="793450AF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E344K</w:t>
            </w:r>
          </w:p>
        </w:tc>
        <w:tc>
          <w:tcPr>
            <w:tcW w:w="1417" w:type="dxa"/>
            <w:vAlign w:val="center"/>
          </w:tcPr>
          <w:p w14:paraId="521FF2B5" w14:textId="43FDB156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</w:tcPr>
          <w:p w14:paraId="2EAEEC23" w14:textId="01CE283E" w:rsidR="00FB03CD" w:rsidRDefault="00FB03CD" w:rsidP="00FB03CD">
            <w:pPr>
              <w:jc w:val="center"/>
            </w:pPr>
            <w:r w:rsidRPr="000D4557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t xml:space="preserve">A (C-terminal) - PB1(N-terminal) binding region 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He","given":"Xiaojing","non-dropping-particle":"","parse-names":false,"suffix":""},{"dropping-particle":"","family":"Zhou","given":"Jie","non-dropping-particle":"","parse-names":false,"suffix":""},{"dropping-particle":"","family":"Bartlam","given":"Mark","non-dropping-particle":"","parse-names":false,"suffix":""},{"dropping-particle":"","family":"Zhang","given":"Rongguang","non-dropping-particle":"","parse-names":false,"suffix":""},{"dropping-particle":"","family":"Ma","given":"Jianyuan","non-dropping-particle":"","parse-names":false,"suffix":""},{"dropping-particle":"","family":"Lou","given":"Zhiyong","non-dropping-particle":"","parse-names":false,"suffix":""},{"dropping-particle":"","family":"Li","given":"Xuemei","non-dropping-particle":"","parse-names":false,"suffix":""},{"dropping-particle":"","family":"Li","given":"Jingjing","non-dropping-particle":"","parse-names":false,"suffix":""},{"dropping-particle":"","family":"Joachimiak","given":"Andrzej","non-dropping-particle":"","parse-names":false,"suffix":""},{"dropping-particle":"","family":"Zeng","given":"Zonghao","non-dropping-particle":"","parse-names":false,"suffix":""}],"container-title":"Nature","id":"ITEM-1","issue":"7208","issued":{"date-parts":[["2008"]]},"page":"1123-1126","publisher":"Nature Publishing Group","title":"Crystal structure of the polymerase PA C–PB1 N complex from an avian influenza H5N1 virus","type":"article-journal","volume":"454"},"uris":["http://www.mendeley.com/documents/?uuid=720c1851-a5e1-41c4-9354-3eb4c6595f6a"]}],"mendeley":{"formattedCitation":"(He et al., 2008)","plainTextFormattedCitation":"(He et al., 2008)","previouslyFormattedCitation":"[36]"},"properties":{"noteIndex":0},"schema":"https://github.com/citation-style-language/schema/raw/master/csl-citation.json"}</w:instrTex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He et al., 2008)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07A5C127" w14:textId="5E962BD6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FB03CD" w14:paraId="27B1ABDB" w14:textId="77777777" w:rsidTr="00E51E17">
        <w:tc>
          <w:tcPr>
            <w:tcW w:w="0" w:type="auto"/>
            <w:vAlign w:val="center"/>
          </w:tcPr>
          <w:p w14:paraId="0FAA24B0" w14:textId="1E3D1A3A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934</w:t>
            </w:r>
          </w:p>
        </w:tc>
        <w:tc>
          <w:tcPr>
            <w:tcW w:w="0" w:type="auto"/>
            <w:vAlign w:val="center"/>
          </w:tcPr>
          <w:p w14:paraId="0D4E2E03" w14:textId="1B5B443F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0B47D3CD" w14:textId="731BD55C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A</w:t>
            </w:r>
          </w:p>
        </w:tc>
        <w:tc>
          <w:tcPr>
            <w:tcW w:w="0" w:type="auto"/>
            <w:vAlign w:val="center"/>
          </w:tcPr>
          <w:p w14:paraId="5D95277A" w14:textId="37B0B4D7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183</w:t>
            </w:r>
          </w:p>
        </w:tc>
        <w:tc>
          <w:tcPr>
            <w:tcW w:w="0" w:type="auto"/>
            <w:vAlign w:val="center"/>
          </w:tcPr>
          <w:p w14:paraId="3E186284" w14:textId="2BD899EE" w:rsidR="00FB03CD" w:rsidRPr="00D904AF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48882AB5" w14:textId="7CD55001" w:rsidR="00FB03CD" w:rsidRPr="00D904AF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942" w:type="dxa"/>
            <w:vAlign w:val="center"/>
          </w:tcPr>
          <w:p w14:paraId="2ADB49E8" w14:textId="500B2E5B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9.2</w:t>
            </w:r>
          </w:p>
        </w:tc>
        <w:tc>
          <w:tcPr>
            <w:tcW w:w="1134" w:type="dxa"/>
            <w:vAlign w:val="center"/>
          </w:tcPr>
          <w:p w14:paraId="39AF0F31" w14:textId="67083864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395G</w:t>
            </w:r>
          </w:p>
        </w:tc>
        <w:tc>
          <w:tcPr>
            <w:tcW w:w="1417" w:type="dxa"/>
            <w:vAlign w:val="center"/>
          </w:tcPr>
          <w:p w14:paraId="0BE69056" w14:textId="768908F4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</w:tcPr>
          <w:p w14:paraId="273BFC4D" w14:textId="662BB726" w:rsidR="00FB03CD" w:rsidRDefault="00FB03CD" w:rsidP="00FB03CD">
            <w:pPr>
              <w:jc w:val="center"/>
            </w:pPr>
            <w:r w:rsidRPr="000D4557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t xml:space="preserve">A (C-terminal) - PB1(N-terminal) binding region 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He","given":"Xiaojing","non-dropping-particle":"","parse-names":false,"suffix":""},{"dropping-particle":"","family":"Zhou","given":"Jie","non-dropping-particle":"","parse-names":false,"suffix":""},{"dropping-particle":"","family":"Bartlam","given":"Mark","non-dropping-particle":"","parse-names":false,"suffix":""},{"dropping-particle":"","family":"Zhang","given":"Rongguang","non-dropping-particle":"","parse-names":false,"suffix":""},{"dropping-particle":"","family":"Ma","given":"Jianyuan","non-dropping-particle":"","parse-names":false,"suffix":""},{"dropping-particle":"","family":"Lou","given":"Zhiyong","non-dropping-particle":"","parse-names":false,"suffix":""},{"dropping-particle":"","family":"Li","given":"Xuemei","non-dropping-particle":"","parse-names":false,"suffix":""},{"dropping-particle":"","family":"Li","given":"Jingjing","non-dropping-particle":"","parse-names":false,"suffix":""},{"dropping-particle":"","family":"Joachimiak","given":"Andrzej","non-dropping-particle":"","parse-names":false,"suffix":""},{"dropping-particle":"","family":"Zeng","given":"Zonghao","non-dropping-particle":"","parse-names":false,"suffix":""}],"container-title":"Nature","id":"ITEM-1","issue":"7208","issued":{"date-parts":[["2008"]]},"page":"1123-1126","publisher":"Nature Publishing Group","title":"Crystal structure of the polymerase PA C–PB1 N complex from an avian influenza H5N1 virus","type":"article-journal","volume":"454"},"uris":["http://www.mendeley.com/documents/?uuid=720c1851-a5e1-41c4-9354-3eb4c6595f6a"]}],"mendeley":{"formattedCitation":"(He et al., 2008)","plainTextFormattedCitation":"(He et al., 2008)","previouslyFormattedCitation":"[36]"},"properties":{"noteIndex":0},"schema":"https://github.com/citation-style-language/schema/raw/master/csl-citation.json"}</w:instrTex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He et al., 2008)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434ACD45" w14:textId="421C972B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FB03CD" w14:paraId="6367CB9B" w14:textId="77777777" w:rsidTr="00E51E17">
        <w:tc>
          <w:tcPr>
            <w:tcW w:w="0" w:type="auto"/>
            <w:vAlign w:val="center"/>
          </w:tcPr>
          <w:p w14:paraId="661AB797" w14:textId="2923D978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934</w:t>
            </w:r>
          </w:p>
        </w:tc>
        <w:tc>
          <w:tcPr>
            <w:tcW w:w="0" w:type="auto"/>
            <w:vAlign w:val="center"/>
          </w:tcPr>
          <w:p w14:paraId="2A01FD30" w14:textId="54994B1A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295AF268" w14:textId="0DD51593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A</w:t>
            </w:r>
          </w:p>
        </w:tc>
        <w:tc>
          <w:tcPr>
            <w:tcW w:w="0" w:type="auto"/>
            <w:vAlign w:val="center"/>
          </w:tcPr>
          <w:p w14:paraId="21123CB3" w14:textId="11165C3F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963</w:t>
            </w:r>
          </w:p>
        </w:tc>
        <w:tc>
          <w:tcPr>
            <w:tcW w:w="0" w:type="auto"/>
            <w:vAlign w:val="center"/>
          </w:tcPr>
          <w:p w14:paraId="53AF6C5A" w14:textId="2F9611BC" w:rsidR="00FB03CD" w:rsidRPr="00D904AF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0" w:type="auto"/>
            <w:vAlign w:val="center"/>
          </w:tcPr>
          <w:p w14:paraId="0BDCA3EC" w14:textId="1E6B2C9A" w:rsidR="00FB03CD" w:rsidRPr="00D904AF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942" w:type="dxa"/>
            <w:vAlign w:val="center"/>
          </w:tcPr>
          <w:p w14:paraId="2A894570" w14:textId="57FE2A5B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7</w:t>
            </w:r>
          </w:p>
        </w:tc>
        <w:tc>
          <w:tcPr>
            <w:tcW w:w="1134" w:type="dxa"/>
            <w:vAlign w:val="center"/>
          </w:tcPr>
          <w:p w14:paraId="6F39B612" w14:textId="4168470B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L655F</w:t>
            </w:r>
          </w:p>
        </w:tc>
        <w:tc>
          <w:tcPr>
            <w:tcW w:w="1417" w:type="dxa"/>
            <w:vAlign w:val="center"/>
          </w:tcPr>
          <w:p w14:paraId="140ACF52" w14:textId="02297B3F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</w:tcPr>
          <w:p w14:paraId="7DC03D26" w14:textId="5784E09F" w:rsidR="00FB03CD" w:rsidRDefault="00FB03CD" w:rsidP="00FB03CD">
            <w:pPr>
              <w:jc w:val="center"/>
            </w:pPr>
            <w:r w:rsidRPr="000D4557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t xml:space="preserve">A (C-terminal) - PB1(N-terminal) binding region 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He","given":"Xiaojing","non-dropping-particle":"","parse-names":false,"suffix":""},{"dropping-particle":"","family":"Zhou","given":"Jie","non-dropping-particle":"","parse-names":false,"suffix":""},{"dropping-particle":"","family":"Bartlam","given":"Mark","non-dropping-particle":"","parse-names":false,"suffix":""},{"dropping-particle":"","family":"Zhang","given":"Rongguang","non-dropping-particle":"","parse-names":false,"suffix":""},{"dropping-particle":"","family":"Ma","given":"Jianyuan","non-dropping-particle":"","parse-names":false,"suffix":""},{"dropping-particle":"","family":"Lou","given":"Zhiyong","non-dropping-particle":"","parse-names":false,"suffix":""},{"dropping-particle":"","family":"Li","given":"Xuemei","non-dropping-particle":"","parse-names":false,"suffix":""},{"dropping-particle":"","family":"Li","given":"Jingjing","non-dropping-particle":"","parse-names":false,"suffix":""},{"dropping-particle":"","family":"Joachimiak","given":"Andrzej","non-dropping-particle":"","parse-names":false,"suffix":""},{"dropping-particle":"","family":"Zeng","given":"Zonghao","non-dropping-particle":"","parse-names":false,"suffix":""}],"container-title":"Nature","id":"ITEM-1","issue":"7208","issued":{"date-parts":[["2008"]]},"page":"1123-1126","publisher":"Nature Publishing Group","title":"Crystal structure of the polymerase PA C–PB1 N complex from an avian influenza H5N1 virus","type":"article-journal","volume":"454"},"uris":["http://www.mendeley.com/documents/?uuid=720c1851-a5e1-41c4-9354-3eb4c6595f6a"]}],"mendeley":{"formattedCitation":"(He et al., 2008)","plainTextFormattedCitation":"(He et al., 2008)","previouslyFormattedCitation":"[36]"},"properties":{"noteIndex":0},"schema":"https://github.com/citation-style-language/schema/raw/master/csl-citation.json"}</w:instrTex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He et al., 2008)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52F6DC21" w14:textId="5DE03213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FB03CD" w14:paraId="480D2FFE" w14:textId="77777777" w:rsidTr="00E51E17">
        <w:tc>
          <w:tcPr>
            <w:tcW w:w="0" w:type="auto"/>
            <w:vAlign w:val="center"/>
          </w:tcPr>
          <w:p w14:paraId="1FFAEF8C" w14:textId="5F5AA57C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934</w:t>
            </w:r>
          </w:p>
        </w:tc>
        <w:tc>
          <w:tcPr>
            <w:tcW w:w="0" w:type="auto"/>
            <w:vAlign w:val="center"/>
          </w:tcPr>
          <w:p w14:paraId="78C49975" w14:textId="7AA0E3EC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29402846" w14:textId="42A9524A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A</w:t>
            </w:r>
          </w:p>
        </w:tc>
        <w:tc>
          <w:tcPr>
            <w:tcW w:w="0" w:type="auto"/>
            <w:vAlign w:val="center"/>
          </w:tcPr>
          <w:p w14:paraId="1D55C831" w14:textId="21DDA2F2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129</w:t>
            </w:r>
          </w:p>
        </w:tc>
        <w:tc>
          <w:tcPr>
            <w:tcW w:w="0" w:type="auto"/>
            <w:vAlign w:val="center"/>
          </w:tcPr>
          <w:p w14:paraId="7EEDD391" w14:textId="2B331DB5" w:rsidR="00FB03CD" w:rsidRPr="00D904AF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04DA64BB" w14:textId="109ADBB3" w:rsidR="00FB03CD" w:rsidRPr="00D904AF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942" w:type="dxa"/>
            <w:vAlign w:val="center"/>
          </w:tcPr>
          <w:p w14:paraId="49570192" w14:textId="4CABC1F8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1134" w:type="dxa"/>
            <w:vAlign w:val="center"/>
          </w:tcPr>
          <w:p w14:paraId="29E41B40" w14:textId="587A4E5B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F710S</w:t>
            </w:r>
          </w:p>
        </w:tc>
        <w:tc>
          <w:tcPr>
            <w:tcW w:w="1417" w:type="dxa"/>
            <w:vAlign w:val="center"/>
          </w:tcPr>
          <w:p w14:paraId="2EF63E98" w14:textId="0C69C415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</w:tcPr>
          <w:p w14:paraId="37CC069D" w14:textId="37F6C75B" w:rsidR="00FB03CD" w:rsidRDefault="00FB03CD" w:rsidP="00FB03CD">
            <w:pPr>
              <w:jc w:val="center"/>
            </w:pPr>
            <w:r w:rsidRPr="000D4557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t xml:space="preserve">A (C-terminal) - PB1(N-terminal) binding region 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He","given":"Xiaojing","non-dropping-particle":"","parse-names":false,"suffix":""},{"dropping-particle":"","family":"Zhou","given":"Jie","non-dropping-particle":"","parse-names":false,"suffix":""},{"dropping-particle":"","family":"Bartlam","given":"Mark","non-dropping-particle":"","parse-names":false,"suffix":""},{"dropping-particle":"","family":"Zhang","given":"Rongguang","non-dropping-particle":"","parse-names":false,"suffix":""},{"dropping-particle":"","family":"Ma","given":"Jianyuan","non-dropping-particle":"","parse-names":false,"suffix":""},{"dropping-particle":"","family":"Lou","given":"Zhiyong","non-dropping-particle":"","parse-names":false,"suffix":""},{"dropping-particle":"","family":"Li","given":"Xuemei","non-dropping-particle":"","parse-names":false,"suffix":""},{"dropping-particle":"","family":"Li","given":"Jingjing","non-dropping-particle":"","parse-names":false,"suffix":""},{"dropping-particle":"","family":"Joachimiak","given":"Andrzej","non-dropping-particle":"","parse-names":false,"suffix":""},{"dropping-particle":"","family":"Zeng","given":"Zonghao","non-dropping-particle":"","parse-names":false,"suffix":""}],"container-title":"Nature","id":"ITEM-1","issue":"7208","issued":{"date-parts":[["2008"]]},"page":"1123-1126","publisher":"Nature Publishing Group","title":"Crystal structure of the polymerase PA C–PB1 N complex from an avian influenza H5N1 virus","type":"article-journal","volume":"454"},"uris":["http://www.mendeley.com/documents/?uuid=720c1851-a5e1-41c4-9354-3eb4c6595f6a"]}],"mendeley":{"formattedCitation":"(He et al., 2008)","plainTextFormattedCitation":"(He et al., 2008)","previouslyFormattedCitation":"[36]"},"properties":{"noteIndex":0},"schema":"https://github.com/citation-style-language/schema/raw/master/csl-citation.json"}</w:instrTex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He et al., 2008)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2926941F" w14:textId="7CEDDA7D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FB03CD" w14:paraId="6863E17B" w14:textId="77777777" w:rsidTr="00E51E17">
        <w:tc>
          <w:tcPr>
            <w:tcW w:w="0" w:type="auto"/>
            <w:vAlign w:val="center"/>
          </w:tcPr>
          <w:p w14:paraId="3CF70F19" w14:textId="338B7E88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166</w:t>
            </w:r>
          </w:p>
        </w:tc>
        <w:tc>
          <w:tcPr>
            <w:tcW w:w="0" w:type="auto"/>
            <w:vAlign w:val="center"/>
          </w:tcPr>
          <w:p w14:paraId="6D0AF42B" w14:textId="134691DF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5845F767" w14:textId="74C6A8F6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A</w:t>
            </w:r>
          </w:p>
        </w:tc>
        <w:tc>
          <w:tcPr>
            <w:tcW w:w="0" w:type="auto"/>
            <w:vAlign w:val="center"/>
          </w:tcPr>
          <w:p w14:paraId="0F3105E9" w14:textId="4EC0F162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574</w:t>
            </w:r>
          </w:p>
        </w:tc>
        <w:tc>
          <w:tcPr>
            <w:tcW w:w="0" w:type="auto"/>
            <w:vAlign w:val="center"/>
          </w:tcPr>
          <w:p w14:paraId="66BC66CD" w14:textId="63077C5F" w:rsidR="00FB03CD" w:rsidRPr="00D904AF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64C0B849" w14:textId="1FEB2E02" w:rsidR="00FB03CD" w:rsidRPr="00D904AF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942" w:type="dxa"/>
            <w:vAlign w:val="center"/>
          </w:tcPr>
          <w:p w14:paraId="506AC559" w14:textId="743D29EC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1134" w:type="dxa"/>
            <w:vAlign w:val="center"/>
          </w:tcPr>
          <w:p w14:paraId="2B21D8B3" w14:textId="671CDF55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F525S</w:t>
            </w:r>
          </w:p>
        </w:tc>
        <w:tc>
          <w:tcPr>
            <w:tcW w:w="1417" w:type="dxa"/>
            <w:vAlign w:val="center"/>
          </w:tcPr>
          <w:p w14:paraId="4C831E0C" w14:textId="509402D7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</w:tcPr>
          <w:p w14:paraId="5D249616" w14:textId="4A697D59" w:rsidR="00FB03CD" w:rsidRDefault="00FB03CD" w:rsidP="00FB03CD">
            <w:pPr>
              <w:jc w:val="center"/>
            </w:pPr>
            <w:r w:rsidRPr="000D4557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t xml:space="preserve">A (C-terminal) - PB1(N-terminal) binding region 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He","given":"Xiaojing","non-dropping-particle":"","parse-names":false,"suffix":""},{"dropping-particle":"","family":"Zhou","given":"Jie","non-dropping-particle":"","parse-names":false,"suffix":""},{"dropping-particle":"","family":"Bartlam","given":"Mark","non-dropping-particle":"","parse-names":false,"suffix":""},{"dropping-particle":"","family":"Zhang","given":"Rongguang","non-dropping-particle":"","parse-names":false,"suffix":""},{"dropping-particle":"","family":"Ma","given":"Jianyuan","non-dropping-particle":"","parse-names":false,"suffix":""},{"dropping-particle":"","family":"Lou","given":"Zhiyong","non-dropping-particle":"","parse-names":false,"suffix":""},{"dropping-particle":"","family":"Li","given":"Xuemei","non-dropping-particle":"","parse-names":false,"suffix":""},{"dropping-particle":"","family":"Li","given":"Jingjing","non-dropping-particle":"","parse-names":false,"suffix":""},{"dropping-particle":"","family":"Joachimiak","given":"Andrzej","non-dropping-particle":"","parse-names":false,"suffix":""},{"dropping-particle":"","family":"Zeng","given":"Zonghao","non-dropping-particle":"","parse-names":false,"suffix":""}],"container-title":"Nature","id":"ITEM-1","issue":"7208","issued":{"date-parts":[["2008"]]},"page":"1123-1126","publisher":"Nature Publishing Group","title":"Crystal structure of the polymerase PA C–PB1 N complex from an avian influenza H5N1 virus","type":"article-journal","volume":"454"},"uris":["http://www.mendeley.com/documents/?uuid=720c1851-a5e1-41c4-9354-3eb4c6595f6a"]}],"mendeley":{"formattedCitation":"(He et al., 2008)","plainTextFormattedCitation":"(He et al., 2008)","previouslyFormattedCitation":"[36]"},"properties":{"noteIndex":0},"schema":"https://github.com/citation-style-language/schema/raw/master/csl-citation.json"}</w:instrTex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He et al., 2008)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5F9EC120" w14:textId="4BE3FA93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FB03CD" w14:paraId="04F8B293" w14:textId="77777777" w:rsidTr="00E51E17">
        <w:tc>
          <w:tcPr>
            <w:tcW w:w="0" w:type="auto"/>
            <w:vAlign w:val="center"/>
          </w:tcPr>
          <w:p w14:paraId="5ACE2B5C" w14:textId="0982043F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167</w:t>
            </w:r>
          </w:p>
        </w:tc>
        <w:tc>
          <w:tcPr>
            <w:tcW w:w="0" w:type="auto"/>
            <w:vAlign w:val="center"/>
          </w:tcPr>
          <w:p w14:paraId="3262560B" w14:textId="56431A01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018BB3E0" w14:textId="044CDB88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A</w:t>
            </w:r>
          </w:p>
        </w:tc>
        <w:tc>
          <w:tcPr>
            <w:tcW w:w="0" w:type="auto"/>
            <w:vAlign w:val="center"/>
          </w:tcPr>
          <w:p w14:paraId="67803D9D" w14:textId="5AF923C7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014</w:t>
            </w:r>
          </w:p>
        </w:tc>
        <w:tc>
          <w:tcPr>
            <w:tcW w:w="0" w:type="auto"/>
            <w:vAlign w:val="center"/>
          </w:tcPr>
          <w:p w14:paraId="3DC89471" w14:textId="313B3DA0" w:rsidR="00FB03CD" w:rsidRPr="00D904AF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0" w:type="auto"/>
            <w:vAlign w:val="center"/>
          </w:tcPr>
          <w:p w14:paraId="52F38146" w14:textId="1C50BD40" w:rsidR="00FB03CD" w:rsidRPr="00D904AF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942" w:type="dxa"/>
            <w:vAlign w:val="center"/>
          </w:tcPr>
          <w:p w14:paraId="62B34C8B" w14:textId="697E32FA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3.8</w:t>
            </w:r>
          </w:p>
        </w:tc>
        <w:tc>
          <w:tcPr>
            <w:tcW w:w="1134" w:type="dxa"/>
            <w:vAlign w:val="center"/>
          </w:tcPr>
          <w:p w14:paraId="138C62D7" w14:textId="59B0BDC2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L672I</w:t>
            </w:r>
          </w:p>
        </w:tc>
        <w:tc>
          <w:tcPr>
            <w:tcW w:w="1417" w:type="dxa"/>
            <w:vAlign w:val="center"/>
          </w:tcPr>
          <w:p w14:paraId="0BB88CA1" w14:textId="593DDF31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</w:tcPr>
          <w:p w14:paraId="41F7AAA5" w14:textId="007A4B29" w:rsidR="00FB03CD" w:rsidRDefault="00FB03CD" w:rsidP="00FB03CD">
            <w:pPr>
              <w:jc w:val="center"/>
            </w:pPr>
            <w:r w:rsidRPr="000D4557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t xml:space="preserve">A (C-terminal) - PB1(N-terminal) binding region 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He","given":"Xiaojing","non-dropping-particle":"","parse-names":false,"suffix":""},{"dropping-particle":"","family":"Zhou","given":"Jie","non-dropping-particle":"","parse-names":false,"suffix":""},{"dropping-particle":"","family":"Bartlam","given":"Mark","non-dropping-particle":"","parse-names":false,"suffix":""},{"dropping-particle":"","family":"Zhang","given":"Rongguang","non-dropping-particle":"","parse-names":false,"suffix":""},{"dropping-particle":"","family":"Ma","given":"Jianyuan","non-dropping-particle":"","parse-names":false,"suffix":""},{"dropping-particle":"","family":"Lou","given":"Zhiyong","non-dropping-particle":"","parse-names":false,"suffix":""},{"dropping-particle":"","family":"Li","given":"Xuemei","non-dropping-particle":"","parse-names":false,"suffix":""},{"dropping-particle":"","family":"Li","given":"Jingjing","non-dropping-particle":"","parse-names":false,"suffix":""},{"dropping-particle":"","family":"Joachimiak","given":"Andrzej","non-dropping-particle":"","parse-names":false,"suffix":""},{"dropping-particle":"","family":"Zeng","given":"Zonghao","non-dropping-particle":"","parse-names":false,"suffix":""}],"container-title":"Nature","id":"ITEM-1","issue":"7208","issued":{"date-parts":[["2008"]]},"page":"1123-1126","publisher":"Nature Publishing Group","title":"Crystal structure of the polymerase PA C–PB1 N complex from an avian influenza H5N1 virus","type":"article-journal","volume":"454"},"uris":["http://www.mendeley.com/documents/?uuid=720c1851-a5e1-41c4-9354-3eb4c6595f6a"]}],"mendeley":{"formattedCitation":"(He et al., 2008)","plainTextFormattedCitation":"(He et al., 2008)","previouslyFormattedCitation":"[36]"},"properties":{"noteIndex":0},"schema":"https://github.com/citation-style-language/schema/raw/master/csl-citation.json"}</w:instrTex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He et al., 2008)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555A5195" w14:textId="0410BB56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FB03CD" w14:paraId="3134D698" w14:textId="77777777" w:rsidTr="00E51E17">
        <w:tc>
          <w:tcPr>
            <w:tcW w:w="0" w:type="auto"/>
            <w:vAlign w:val="center"/>
          </w:tcPr>
          <w:p w14:paraId="53E76507" w14:textId="5BE99A62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179</w:t>
            </w:r>
          </w:p>
        </w:tc>
        <w:tc>
          <w:tcPr>
            <w:tcW w:w="0" w:type="auto"/>
            <w:vAlign w:val="center"/>
          </w:tcPr>
          <w:p w14:paraId="6F1B9D26" w14:textId="070E0DCF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1168B252" w14:textId="138EB51E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A</w:t>
            </w:r>
          </w:p>
        </w:tc>
        <w:tc>
          <w:tcPr>
            <w:tcW w:w="0" w:type="auto"/>
            <w:vAlign w:val="center"/>
          </w:tcPr>
          <w:p w14:paraId="788D9C79" w14:textId="22DE67B4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678</w:t>
            </w:r>
          </w:p>
        </w:tc>
        <w:tc>
          <w:tcPr>
            <w:tcW w:w="0" w:type="auto"/>
            <w:vAlign w:val="center"/>
          </w:tcPr>
          <w:p w14:paraId="6BB8BFFF" w14:textId="48B7F94B" w:rsidR="00FB03CD" w:rsidRPr="00D904AF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0" w:type="auto"/>
            <w:vAlign w:val="center"/>
          </w:tcPr>
          <w:p w14:paraId="29AA8529" w14:textId="6078EE67" w:rsidR="00FB03CD" w:rsidRPr="00D904AF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942" w:type="dxa"/>
            <w:vAlign w:val="center"/>
          </w:tcPr>
          <w:p w14:paraId="0DC3428D" w14:textId="29767E8F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4</w:t>
            </w:r>
          </w:p>
        </w:tc>
        <w:tc>
          <w:tcPr>
            <w:tcW w:w="1134" w:type="dxa"/>
            <w:vAlign w:val="center"/>
          </w:tcPr>
          <w:p w14:paraId="16DCC7BC" w14:textId="6C6C9B4F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560S</w:t>
            </w:r>
          </w:p>
        </w:tc>
        <w:tc>
          <w:tcPr>
            <w:tcW w:w="1417" w:type="dxa"/>
            <w:vAlign w:val="center"/>
          </w:tcPr>
          <w:p w14:paraId="2EE726BA" w14:textId="35A83757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</w:tcPr>
          <w:p w14:paraId="74C58695" w14:textId="51DDA2F2" w:rsidR="00FB03CD" w:rsidRDefault="00FB03CD" w:rsidP="00FB03CD">
            <w:pPr>
              <w:jc w:val="center"/>
            </w:pPr>
            <w:r w:rsidRPr="000D4557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t xml:space="preserve">A (C-terminal) - PB1(N-terminal) binding region 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He","given":"Xiaojing","non-dropping-particle":"","parse-names":false,"suffix":""},{"dropping-particle":"","family":"Zhou","given":"Jie","non-dropping-particle":"","parse-names":false,"suffix":""},{"dropping-particle":"","family":"Bartlam","given":"Mark","non-dropping-particle":"","parse-names":false,"suffix":""},{"dropping-particle":"","family":"Zhang","given":"Rongguang","non-dropping-particle":"","parse-names":false,"suffix":""},{"dropping-particle":"","family":"Ma","given":"Jianyuan","non-dropping-particle":"","parse-names":false,"suffix":""},{"dropping-particle":"","family":"Lou","given":"Zhiyong","non-dropping-particle":"","parse-names":false,"suffix":""},{"dropping-particle":"","family":"Li","given":"Xuemei","non-dropping-particle":"","parse-names":false,"suffix":""},{"dropping-particle":"","family":"Li","given":"Jingjing","non-dropping-particle":"","parse-names":false,"suffix":""},{"dropping-particle":"","family":"Joachimiak","given":"Andrzej","non-dropping-particle":"","parse-names":false,"suffix":""},{"dropping-particle":"","family":"Zeng","given":"Zonghao","non-dropping-particle":"","parse-names":false,"suffix":""}],"container-title":"Nature","id":"ITEM-1","issue":"7208","issued":{"date-parts":[["2008"]]},"page":"1123-1126","publisher":"Nature Publishing Group","title":"Crystal structure of the polymerase PA C–PB1 N complex from an avian influenza H5N1 virus","type":"article-journal","volume":"454"},"uris":["http://www.mendeley.com/documents/?uuid=720c1851-a5e1-41c4-9354-3eb4c6595f6a"]}],"mendeley":{"formattedCitation":"(He et al., 2008)","plainTextFormattedCitation":"(He et al., 2008)","previouslyFormattedCitation":"[36]"},"properties":{"noteIndex":0},"schema":"https://github.com/citation-style-language/schema/raw/master/csl-citation.json"}</w:instrTex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He et al., 2008)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58C8FA3D" w14:textId="10EF953B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FB03CD" w14:paraId="37D3964E" w14:textId="77777777" w:rsidTr="00E51E17">
        <w:tc>
          <w:tcPr>
            <w:tcW w:w="0" w:type="auto"/>
            <w:vAlign w:val="center"/>
          </w:tcPr>
          <w:p w14:paraId="5319564A" w14:textId="2BD495F7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185</w:t>
            </w:r>
          </w:p>
        </w:tc>
        <w:tc>
          <w:tcPr>
            <w:tcW w:w="0" w:type="auto"/>
            <w:vAlign w:val="center"/>
          </w:tcPr>
          <w:p w14:paraId="0E104341" w14:textId="215022BB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20F0DD72" w14:textId="64C70907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A</w:t>
            </w:r>
          </w:p>
        </w:tc>
        <w:tc>
          <w:tcPr>
            <w:tcW w:w="0" w:type="auto"/>
            <w:vAlign w:val="center"/>
          </w:tcPr>
          <w:p w14:paraId="536C272B" w14:textId="493D3922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662</w:t>
            </w:r>
          </w:p>
        </w:tc>
        <w:tc>
          <w:tcPr>
            <w:tcW w:w="0" w:type="auto"/>
            <w:vAlign w:val="center"/>
          </w:tcPr>
          <w:p w14:paraId="772784C5" w14:textId="54E387BD" w:rsidR="00FB03CD" w:rsidRPr="00D904AF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421D65D7" w14:textId="1A5EE16D" w:rsidR="00FB03CD" w:rsidRPr="00D904AF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942" w:type="dxa"/>
            <w:vAlign w:val="center"/>
          </w:tcPr>
          <w:p w14:paraId="7CD8AEB6" w14:textId="41E1F057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1</w:t>
            </w:r>
          </w:p>
        </w:tc>
        <w:tc>
          <w:tcPr>
            <w:tcW w:w="1134" w:type="dxa"/>
            <w:vAlign w:val="center"/>
          </w:tcPr>
          <w:p w14:paraId="1FB37282" w14:textId="1D8F0BC1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I554M</w:t>
            </w:r>
          </w:p>
        </w:tc>
        <w:tc>
          <w:tcPr>
            <w:tcW w:w="1417" w:type="dxa"/>
            <w:vAlign w:val="center"/>
          </w:tcPr>
          <w:p w14:paraId="423C9867" w14:textId="115FC499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</w:tcPr>
          <w:p w14:paraId="29AF8395" w14:textId="54359930" w:rsidR="00FB03CD" w:rsidRDefault="00FB03CD" w:rsidP="00FB03CD">
            <w:pPr>
              <w:jc w:val="center"/>
            </w:pPr>
            <w:r w:rsidRPr="000D4557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t xml:space="preserve">A (C-terminal) - PB1(N-terminal) binding region 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He","given":"Xiaojing","non-dropping-particle":"","parse-names":false,"suffix":""},{"dropping-particle":"","family":"Zhou","given":"Jie","non-dropping-particle":"","parse-names":false,"suffix":""},{"dropping-particle":"","family":"Bartlam","given":"Mark","non-dropping-particle":"","parse-names":false,"suffix":""},{"dropping-particle":"","family":"Zhang","given":"Rongguang","non-dropping-particle":"","parse-names":false,"suffix":""},{"dropping-particle":"","family":"Ma","given":"Jianyuan","non-dropping-particle":"","parse-names":false,"suffix":""},{"dropping-particle":"","family":"Lou","given":"Zhiyong","non-dropping-particle":"","parse-names":false,"suffix":""},{"dropping-particle":"","family":"Li","given":"Xuemei","non-dropping-particle":"","parse-names":false,"suffix":""},{"dropping-particle":"","family":"Li","given":"Jingjing","non-dropping-particle":"","parse-names":false,"suffix":""},{"dropping-particle":"","family":"Joachimiak","given":"Andrzej","non-dropping-particle":"","parse-names":false,"suffix":""},{"dropping-particle":"","family":"Zeng","given":"Zonghao","non-dropping-particle":"","parse-names":false,"suffix":""}],"container-title":"Nature","id":"ITEM-1","issue":"7208","issued":{"date-parts":[["2008"]]},"page":"1123-1126","publisher":"Nature Publishing Group","title":"Crystal structure of the polymerase PA C–PB1 N complex from an avian influenza H5N1 virus","type":"article-journal","volume":"454"},"uris":["http://www.mendeley.com/documents/?uuid=720c1851-a5e1-41c4-9354-3eb4c6595f6a"]}],"mendeley":{"formattedCitation":"(He et al., 2008)","plainTextFormattedCitation":"(He et al., 2008)","previouslyFormattedCitation":"[36]"},"properties":{"noteIndex":0},"schema":"https://github.com/citation-style-language/schema/raw/master/csl-citation.json"}</w:instrTex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He et al., 2008)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4D57AEA4" w14:textId="523CBABF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FB03CD" w14:paraId="25556004" w14:textId="77777777" w:rsidTr="00E51E17">
        <w:tc>
          <w:tcPr>
            <w:tcW w:w="0" w:type="auto"/>
            <w:vAlign w:val="center"/>
          </w:tcPr>
          <w:p w14:paraId="4B3A082D" w14:textId="158A01F2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185</w:t>
            </w:r>
          </w:p>
        </w:tc>
        <w:tc>
          <w:tcPr>
            <w:tcW w:w="0" w:type="auto"/>
            <w:vAlign w:val="center"/>
          </w:tcPr>
          <w:p w14:paraId="0C587806" w14:textId="3359D535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39013135" w14:textId="42B2362C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A</w:t>
            </w:r>
          </w:p>
        </w:tc>
        <w:tc>
          <w:tcPr>
            <w:tcW w:w="0" w:type="auto"/>
            <w:vAlign w:val="center"/>
          </w:tcPr>
          <w:p w14:paraId="7DC98C7A" w14:textId="4CC5B7E6" w:rsidR="00FB03CD" w:rsidRPr="00150D98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120</w:t>
            </w:r>
          </w:p>
        </w:tc>
        <w:tc>
          <w:tcPr>
            <w:tcW w:w="0" w:type="auto"/>
            <w:vAlign w:val="center"/>
          </w:tcPr>
          <w:p w14:paraId="381F1670" w14:textId="37DB412A" w:rsidR="00FB03CD" w:rsidRPr="00D904AF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1BAC92BE" w14:textId="44FADDAD" w:rsidR="00FB03CD" w:rsidRPr="00D904AF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942" w:type="dxa"/>
            <w:vAlign w:val="center"/>
          </w:tcPr>
          <w:p w14:paraId="46864483" w14:textId="13CE22E2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9.2</w:t>
            </w:r>
          </w:p>
        </w:tc>
        <w:tc>
          <w:tcPr>
            <w:tcW w:w="1134" w:type="dxa"/>
            <w:vAlign w:val="center"/>
          </w:tcPr>
          <w:p w14:paraId="27FF25FD" w14:textId="13C2ADE1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F707S</w:t>
            </w:r>
          </w:p>
        </w:tc>
        <w:tc>
          <w:tcPr>
            <w:tcW w:w="1417" w:type="dxa"/>
            <w:vAlign w:val="center"/>
          </w:tcPr>
          <w:p w14:paraId="026130EF" w14:textId="2205D9B5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</w:tcPr>
          <w:p w14:paraId="659EE204" w14:textId="42952F37" w:rsidR="00FB03CD" w:rsidRDefault="00FB03CD" w:rsidP="00FB03CD">
            <w:pPr>
              <w:jc w:val="center"/>
            </w:pPr>
            <w:r w:rsidRPr="000D4557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t xml:space="preserve">A (C-terminal) - PB1(N-terminal) binding region 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476-4687","author":[{"dropping-particle":"","family":"He","given":"Xiaojing","non-dropping-particle":"","parse-names":false,"suffix":""},{"dropping-particle":"","family":"Zhou","given":"Jie","non-dropping-particle":"","parse-names":false,"suffix":""},{"dropping-particle":"","family":"Bartlam","given":"Mark","non-dropping-particle":"","parse-names":false,"suffix":""},{"dropping-particle":"","family":"Zhang","given":"Rongguang","non-dropping-particle":"","parse-names":false,"suffix":""},{"dropping-particle":"","family":"Ma","given":"Jianyuan","non-dropping-particle":"","parse-names":false,"suffix":""},{"dropping-particle":"","family":"Lou","given":"Zhiyong","non-dropping-particle":"","parse-names":false,"suffix":""},{"dropping-particle":"","family":"Li","given":"Xuemei","non-dropping-particle":"","parse-names":false,"suffix":""},{"dropping-particle":"","family":"Li","given":"Jingjing","non-dropping-particle":"","parse-names":false,"suffix":""},{"dropping-particle":"","family":"Joachimiak","given":"Andrzej","non-dropping-particle":"","parse-names":false,"suffix":""},{"dropping-particle":"","family":"Zeng","given":"Zonghao","non-dropping-particle":"","parse-names":false,"suffix":""}],"container-title":"Nature","id":"ITEM-1","issue":"7208","issued":{"date-parts":[["2008"]]},"page":"1123-1126","publisher":"Nature Publishing Group","title":"Crystal structure of the polymerase PA C–PB1 N complex from an avian influenza H5N1 virus","type":"article-journal","volume":"454"},"uris":["http://www.mendeley.com/documents/?uuid=720c1851-a5e1-41c4-9354-3eb4c6595f6a"]}],"mendeley":{"formattedCitation":"(He et al., 2008)","plainTextFormattedCitation":"(He et al., 2008)","previouslyFormattedCitation":"[36]"},"properties":{"noteIndex":0},"schema":"https://github.com/citation-style-language/schema/raw/master/csl-citation.json"}</w:instrTex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He et al., 2008)</w:t>
            </w:r>
            <w:r w:rsidRPr="000D4557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1B519F34" w14:textId="7ED501B5" w:rsidR="00FB03CD" w:rsidRPr="00B16E9D" w:rsidRDefault="00FB03CD" w:rsidP="00FB03CD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047B3E" w14:paraId="5DA2CB7A" w14:textId="77777777" w:rsidTr="00327068">
        <w:tc>
          <w:tcPr>
            <w:tcW w:w="0" w:type="auto"/>
            <w:vAlign w:val="center"/>
          </w:tcPr>
          <w:p w14:paraId="57512FED" w14:textId="6A7952E4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81</w:t>
            </w:r>
          </w:p>
        </w:tc>
        <w:tc>
          <w:tcPr>
            <w:tcW w:w="0" w:type="auto"/>
            <w:vAlign w:val="center"/>
          </w:tcPr>
          <w:p w14:paraId="60A872F5" w14:textId="3D986E48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394F155E" w14:textId="49D50DA6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1</w:t>
            </w:r>
          </w:p>
        </w:tc>
        <w:tc>
          <w:tcPr>
            <w:tcW w:w="0" w:type="auto"/>
            <w:vAlign w:val="center"/>
          </w:tcPr>
          <w:p w14:paraId="29F3945C" w14:textId="582CD7A2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110</w:t>
            </w:r>
          </w:p>
        </w:tc>
        <w:tc>
          <w:tcPr>
            <w:tcW w:w="0" w:type="auto"/>
            <w:vAlign w:val="center"/>
          </w:tcPr>
          <w:p w14:paraId="008F65C4" w14:textId="715FCA7C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183FC99A" w14:textId="67170FD6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942" w:type="dxa"/>
            <w:vAlign w:val="center"/>
          </w:tcPr>
          <w:p w14:paraId="6225D1AA" w14:textId="661CF371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1</w:t>
            </w:r>
          </w:p>
        </w:tc>
        <w:tc>
          <w:tcPr>
            <w:tcW w:w="1134" w:type="dxa"/>
            <w:vAlign w:val="center"/>
          </w:tcPr>
          <w:p w14:paraId="5FE95F5A" w14:textId="2E953E25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704P</w:t>
            </w:r>
          </w:p>
        </w:tc>
        <w:tc>
          <w:tcPr>
            <w:tcW w:w="1417" w:type="dxa"/>
            <w:vAlign w:val="center"/>
          </w:tcPr>
          <w:p w14:paraId="16FBFA22" w14:textId="557DAA1A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5BB7962F" w14:textId="0C5D5674" w:rsidR="00047B3E" w:rsidRDefault="00FB03CD" w:rsidP="00047B3E">
            <w:pPr>
              <w:jc w:val="center"/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B1 (C-terminal) - PB2 (N-terminal) binding region </w:t>
            </w:r>
            <w:r w:rsidR="002958E1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261-4189","author":[{"dropping-particle":"","family":"Sugiyama","given":"Kanako","non-dropping-particle":"","parse-names":false,"suffix":""},{"dropping-particle":"","family":"Obayashi","given":"Eiji","non-dropping-particle":"","parse-names":false,"suffix":""},{"dropping-particle":"","family":"Kawaguchi","given":"Atsushi","non-dropping-particle":"","parse-names":false,"suffix":""},{"dropping-particle":"","family":"Suzuki","given":"Yukari","non-dropping-particle":"","parse-names":false,"suffix":""},{"dropping-particle":"","family":"Tame","given":"Jeremy R H","non-dropping-particle":"","parse-names":false,"suffix":""},{"dropping-particle":"","family":"Nagata","given":"Kyosuke","non-drop</w:instrText>
            </w:r>
            <w:r w:rsidR="007259A9">
              <w:rPr>
                <w:rFonts w:ascii="Times New Roman" w:hAnsi="Times New Roman" w:cs="Times New Roman" w:hint="eastAsia"/>
                <w:sz w:val="16"/>
                <w:szCs w:val="16"/>
              </w:rPr>
              <w:instrText>ping-particle":"","parse-names":false,"suffix":""},{"dropping-particle":"","family":"Park","given":"Sam</w:instrText>
            </w:r>
            <w:r w:rsidR="007259A9">
              <w:rPr>
                <w:rFonts w:ascii="Times New Roman" w:hAnsi="Times New Roman" w:cs="Times New Roman" w:hint="eastAsia"/>
                <w:sz w:val="16"/>
                <w:szCs w:val="16"/>
              </w:rPr>
              <w:instrText>‐</w:instrText>
            </w:r>
            <w:r w:rsidR="007259A9">
              <w:rPr>
                <w:rFonts w:ascii="Times New Roman" w:hAnsi="Times New Roman" w:cs="Times New Roman" w:hint="eastAsia"/>
                <w:sz w:val="16"/>
                <w:szCs w:val="16"/>
              </w:rPr>
              <w:instrText>Yong","non-dropping-particle":"","parse-names":false,"suffix":""}],"container-title":"The EMBO journal","id":"ITEM-1","issue":"12","issued":{"date-part</w:instrText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s":[["2009"]]},"page":"1803-1811","publisher":"John Wiley &amp; Sons, Ltd Chichester, UK","title":"Structural insight into the essential PB1–PB2 subunit contact of the influenza virus RNA polymerase","type":"article-journal","volume":"28"},"uris":["http://www.mendeley.com/documents/?uuid=4e79b26a-6a1b-4f05-bbb0-1008385bf92d"]},{"id":"ITEM-2","itemData":{"ISSN":"0014-5793","author":[{"dropping-particle":"","family":"Poole","given":"Emma L","non-dropping-particle":"","parse-names":false,"suffix":""},{"dropping-particle":"","family":"Medcalf","given":"Liz","non-dropping-particle":"","parse-names":false,"suffix":""},{"dropping-particle":"","family":"Elton","given":"Debra","non-dropping-particle":"","parse-names":false,"suffix":""},{"dropping-particle":"","family":"Digard","given":"Paul","non-dropping-particle":"","parse-names":false,"suffix":""}],"container-title":"FEBS letters","id":"ITEM-2","issue":"27","issued":{"date-parts":[["2007"]]},"page":"5300-5306","publisher":"Elsevier","title":"Evidence that the C-terminal PB2-binding region of the influenza A virus PB1 protein is a discrete α-helical domain","type":"article-journal","volume":"581"},"uris":["http://www.mendeley.com/documents/?uuid=f4815898-c770-43c4-a297-86677e55da6a"]},{"id":"ITEM-3","itemData":{"ISSN":"0022-1317","author":[{"dropping-particle":"","family":"Toyoda","given":"Tetsuya","non-dropping-particle":"","parse-names":false,"suffix":""},{"dropping-particle":"","family":"Adyshev","given":"Djanybek M","non-dropping-particle":"","parse-names":false,"suffix":""},{"dropping-particle":"","family":"Kobayashi","given":"Makoto","non-dropping-particle":"","parse-names":false,"suffix":""},{"dropping-particle":"","family":"Iwata","given":"Akira","non-dropping-particle":"","parse-names":false,"suffix":""},{"dropping-particle":"","family":"Ishihama","given":"Akira","non-dropping-particle":"","parse-names":false,"suffix":""}],"container-title":"Journal of General Virology","id":"ITEM-3","issue":"9","issued":{"date-parts":[["1996"]]},"page":"2149-2157","publisher":"Microbiology Society","title":"Molecular assembly of the influenza virus RNA polymerase: determination of the subunit-subunit contact sites","type":"article-journal","volume":"77"},"uris":["http://www.mendeley.com/documents/?uuid=6e8ef77d-1d54-4573-adf9-eec7f7b9c30a"]}],"mendeley":{"formattedCitation":"(Poole, Medcalf, Elton, &amp; Digard, 2007; Sugiyama et al., 2009; Toyoda, Adyshev, Kobayashi, Iwata, &amp; Ishihama, 1996)","plainTextFormattedCitation":"(Poole, Medcalf, Elton, &amp; Digard, 2007; Sugiyama et al., 2009; Toyoda, Adyshev, Kobayashi, Iwata, &amp; Ishihama, 1996)","previouslyFormattedCitation":"[38–40]"},"properties":{"noteIndex":0},"schema":"https://github.com/citation-style-language/schema/raw/master/csl-citation.json"}</w:instrText>
            </w:r>
            <w:r w:rsidR="002958E1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(Poole, Medcalf, Elton, &amp; Digard, 2007; Sugiyama et al., 2009; Toyoda, Adyshev, Kobayashi, Iwata, &amp; </w:t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lastRenderedPageBreak/>
              <w:t>Ishihama, 1996)</w:t>
            </w:r>
            <w:r w:rsidR="002958E1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2D096CE1" w14:textId="4CAF722B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Viral genome/protein interaction</w:t>
            </w:r>
          </w:p>
        </w:tc>
      </w:tr>
      <w:tr w:rsidR="002958E1" w14:paraId="3151E515" w14:textId="77777777" w:rsidTr="00E51E17">
        <w:tc>
          <w:tcPr>
            <w:tcW w:w="0" w:type="auto"/>
            <w:vAlign w:val="center"/>
          </w:tcPr>
          <w:p w14:paraId="4964FC0F" w14:textId="4B6DD496" w:rsidR="002958E1" w:rsidRPr="00150D98" w:rsidRDefault="002958E1" w:rsidP="002958E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86</w:t>
            </w:r>
          </w:p>
        </w:tc>
        <w:tc>
          <w:tcPr>
            <w:tcW w:w="0" w:type="auto"/>
            <w:vAlign w:val="center"/>
          </w:tcPr>
          <w:p w14:paraId="4226A523" w14:textId="1231AFA7" w:rsidR="002958E1" w:rsidRPr="00150D98" w:rsidRDefault="002958E1" w:rsidP="002958E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5F9A19D0" w14:textId="0D798714" w:rsidR="002958E1" w:rsidRPr="00150D98" w:rsidRDefault="002958E1" w:rsidP="002958E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1</w:t>
            </w:r>
          </w:p>
        </w:tc>
        <w:tc>
          <w:tcPr>
            <w:tcW w:w="0" w:type="auto"/>
            <w:vAlign w:val="center"/>
          </w:tcPr>
          <w:p w14:paraId="35DD2232" w14:textId="4B593CF7" w:rsidR="002958E1" w:rsidRPr="00150D98" w:rsidRDefault="002958E1" w:rsidP="002958E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162</w:t>
            </w:r>
          </w:p>
        </w:tc>
        <w:tc>
          <w:tcPr>
            <w:tcW w:w="0" w:type="auto"/>
            <w:vAlign w:val="center"/>
          </w:tcPr>
          <w:p w14:paraId="7F75A5A3" w14:textId="02E7FC46" w:rsidR="002958E1" w:rsidRPr="00D904AF" w:rsidRDefault="002958E1" w:rsidP="002958E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5F60575F" w14:textId="7AC76459" w:rsidR="002958E1" w:rsidRPr="00D904AF" w:rsidRDefault="002958E1" w:rsidP="002958E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942" w:type="dxa"/>
            <w:vAlign w:val="center"/>
          </w:tcPr>
          <w:p w14:paraId="0E04CCC7" w14:textId="7FB430DB" w:rsidR="002958E1" w:rsidRPr="00B16E9D" w:rsidRDefault="002958E1" w:rsidP="002958E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6</w:t>
            </w:r>
          </w:p>
        </w:tc>
        <w:tc>
          <w:tcPr>
            <w:tcW w:w="1134" w:type="dxa"/>
            <w:vAlign w:val="center"/>
          </w:tcPr>
          <w:p w14:paraId="6930AC08" w14:textId="2E7DEE21" w:rsidR="002958E1" w:rsidRPr="00B16E9D" w:rsidRDefault="002958E1" w:rsidP="002958E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R721K</w:t>
            </w:r>
          </w:p>
        </w:tc>
        <w:tc>
          <w:tcPr>
            <w:tcW w:w="1417" w:type="dxa"/>
            <w:vAlign w:val="center"/>
          </w:tcPr>
          <w:p w14:paraId="0B44A286" w14:textId="50F38DDF" w:rsidR="002958E1" w:rsidRPr="00B16E9D" w:rsidRDefault="002958E1" w:rsidP="002958E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</w:tcPr>
          <w:p w14:paraId="631BAC92" w14:textId="182911EA" w:rsidR="002958E1" w:rsidRDefault="002958E1" w:rsidP="002958E1">
            <w:pPr>
              <w:jc w:val="center"/>
            </w:pPr>
            <w:r w:rsidRPr="008A2408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8A2408">
              <w:rPr>
                <w:rFonts w:ascii="Times New Roman" w:hAnsi="Times New Roman" w:cs="Times New Roman"/>
                <w:sz w:val="16"/>
                <w:szCs w:val="16"/>
              </w:rPr>
              <w:t xml:space="preserve">B1 (C-terminal) - PB2 (N-terminal) binding region </w:t>
            </w:r>
            <w:r w:rsidRPr="008A2408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261-4189","author":[{"dropping-particle":"","family":"Sugiyama","given":"Kanako","non-dropping-particle":"","parse-names":false,"suffix":""},{"dropping-particle":"","family":"Obayashi","given":"Eiji","non-dropping-particle":"","parse-names":false,"suffix":""},{"dropping-particle":"","family":"Kawaguchi","given":"Atsushi","non-dropping-particle":"","parse-names":false,"suffix":""},{"dropping-particle":"","family":"Suzuki","given":"Yukari","non-dropping-particle":"","parse-names":false,"suffix":""},{"dropping-particle":"","family":"Tame","given":"Jeremy R H","non-dropping-particle":"","parse-names":false,"suffix":""},{"dropping-particle":"","family":"Nagata","given":"Kyosuke","non-drop</w:instrText>
            </w:r>
            <w:r w:rsidR="007259A9">
              <w:rPr>
                <w:rFonts w:ascii="Times New Roman" w:hAnsi="Times New Roman" w:cs="Times New Roman" w:hint="eastAsia"/>
                <w:sz w:val="16"/>
                <w:szCs w:val="16"/>
              </w:rPr>
              <w:instrText>ping-particle":"","parse-names":false,"suffix":""},{"dropping-particle":"","family":"Park","given":"Sam</w:instrText>
            </w:r>
            <w:r w:rsidR="007259A9">
              <w:rPr>
                <w:rFonts w:ascii="Times New Roman" w:hAnsi="Times New Roman" w:cs="Times New Roman" w:hint="eastAsia"/>
                <w:sz w:val="16"/>
                <w:szCs w:val="16"/>
              </w:rPr>
              <w:instrText>‐</w:instrText>
            </w:r>
            <w:r w:rsidR="007259A9">
              <w:rPr>
                <w:rFonts w:ascii="Times New Roman" w:hAnsi="Times New Roman" w:cs="Times New Roman" w:hint="eastAsia"/>
                <w:sz w:val="16"/>
                <w:szCs w:val="16"/>
              </w:rPr>
              <w:instrText>Yong","non-dropping-particle":"","parse-names":false,"suffix":""}],"container-title":"The EMBO journal","id":"ITEM-1","issue":"12","issued":{"date-part</w:instrText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s":[["2009"]]},"page":"1803-1811","publisher":"John Wiley &amp; Sons, Ltd Chichester, UK","title":"Structural insight into the essential PB1–PB2 subunit contact of the influenza virus RNA polymerase","type":"article-journal","volume":"28"},"uris":["http://www.mendeley.com/documents/?uuid=4e79b26a-6a1b-4f05-bbb0-1008385bf92d"]},{"id":"ITEM-2","itemData":{"ISSN":"0014-5793","author":[{"dropping-particle":"","family":"Poole","given":"Emma L","non-dropping-particle":"","parse-names":false,"suffix":""},{"dropping-particle":"","family":"Medcalf","given":"Liz","non-dropping-particle":"","parse-names":false,"suffix":""},{"dropping-particle":"","family":"Elton","given":"Debra","non-dropping-particle":"","parse-names":false,"suffix":""},{"dropping-particle":"","family":"Digard","given":"Paul","non-dropping-particle":"","parse-names":false,"suffix":""}],"container-title":"FEBS letters","id":"ITEM-2","issue":"27","issued":{"date-parts":[["2007"]]},"page":"5300-5306","publisher":"Elsevier","title":"Evidence that the C-terminal PB2-binding region of the influenza A virus PB1 protein is a discrete α-helical domain","type":"article-journal","volume":"581"},"uris":["http://www.mendeley.com/documents/?uuid=f4815898-c770-43c4-a297-86677e55da6a"]},{"id":"ITEM-3","itemData":{"ISSN":"0022-1317","author":[{"dropping-particle":"","family":"Toyoda","given":"Tetsuya","non-dropping-particle":"","parse-names":false,"suffix":""},{"dropping-particle":"","family":"Adyshev","given":"Djanybek M","non-dropping-particle":"","parse-names":false,"suffix":""},{"dropping-particle":"","family":"Kobayashi","given":"Makoto","non-dropping-particle":"","parse-names":false,"suffix":""},{"dropping-particle":"","family":"Iwata","given":"Akira","non-dropping-particle":"","parse-names":false,"suffix":""},{"dropping-particle":"","family":"Ishihama","given":"Akira","non-dropping-particle":"","parse-names":false,"suffix":""}],"container-title":"Journal of General Virology","id":"ITEM-3","issue":"9","issued":{"date-parts":[["1996"]]},"page":"2149-2157","publisher":"Microbiology Society","title":"Molecular assembly of the influenza virus RNA polymerase: determination of the subunit-subunit contact sites","type":"article-journal","volume":"77"},"uris":["http://www.mendeley.com/documents/?uuid=6e8ef77d-1d54-4573-adf9-eec7f7b9c30a"]}],"mendeley":{"formattedCitation":"(Poole et al., 2007; Sugiyama et al., 2009; Toyoda et al., 1996)","plainTextFormattedCitation":"(Poole et al., 2007; Sugiyama et al., 2009; Toyoda et al., 1996)","previouslyFormattedCitation":"[38–40]"},"properties":{"noteIndex":0},"schema":"https://github.com/citation-style-language/schema/raw/master/csl-citation.json"}</w:instrText>
            </w:r>
            <w:r w:rsidRPr="008A2408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Poole et al., 2007; Sugiyama et al., 2009; Toyoda et al., 1996)</w:t>
            </w:r>
            <w:r w:rsidRPr="008A2408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37B8383A" w14:textId="01BBA761" w:rsidR="002958E1" w:rsidRPr="00B16E9D" w:rsidRDefault="002958E1" w:rsidP="002958E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2958E1" w14:paraId="34852194" w14:textId="77777777" w:rsidTr="00E51E17">
        <w:tc>
          <w:tcPr>
            <w:tcW w:w="0" w:type="auto"/>
            <w:vAlign w:val="center"/>
          </w:tcPr>
          <w:p w14:paraId="2DCE3291" w14:textId="4F815D93" w:rsidR="002958E1" w:rsidRPr="00150D98" w:rsidRDefault="002958E1" w:rsidP="002958E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86</w:t>
            </w:r>
          </w:p>
        </w:tc>
        <w:tc>
          <w:tcPr>
            <w:tcW w:w="0" w:type="auto"/>
            <w:vAlign w:val="center"/>
          </w:tcPr>
          <w:p w14:paraId="5A76B9A5" w14:textId="19AC7536" w:rsidR="002958E1" w:rsidRPr="00150D98" w:rsidRDefault="002958E1" w:rsidP="002958E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17BCC809" w14:textId="0A3FC1B7" w:rsidR="002958E1" w:rsidRPr="00150D98" w:rsidRDefault="002958E1" w:rsidP="002958E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1</w:t>
            </w:r>
          </w:p>
        </w:tc>
        <w:tc>
          <w:tcPr>
            <w:tcW w:w="0" w:type="auto"/>
            <w:vAlign w:val="center"/>
          </w:tcPr>
          <w:p w14:paraId="4052B39F" w14:textId="3984A4C6" w:rsidR="002958E1" w:rsidRPr="00150D98" w:rsidRDefault="002958E1" w:rsidP="002958E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224</w:t>
            </w:r>
          </w:p>
        </w:tc>
        <w:tc>
          <w:tcPr>
            <w:tcW w:w="0" w:type="auto"/>
            <w:vAlign w:val="center"/>
          </w:tcPr>
          <w:p w14:paraId="3FC1B700" w14:textId="18C5BB69" w:rsidR="002958E1" w:rsidRPr="00D904AF" w:rsidRDefault="002958E1" w:rsidP="002958E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0596457C" w14:textId="4E61A1D8" w:rsidR="002958E1" w:rsidRPr="00D904AF" w:rsidRDefault="002958E1" w:rsidP="002958E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942" w:type="dxa"/>
            <w:vAlign w:val="center"/>
          </w:tcPr>
          <w:p w14:paraId="70F44849" w14:textId="3EC33699" w:rsidR="002958E1" w:rsidRPr="00B16E9D" w:rsidRDefault="002958E1" w:rsidP="002958E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2</w:t>
            </w:r>
          </w:p>
        </w:tc>
        <w:tc>
          <w:tcPr>
            <w:tcW w:w="1134" w:type="dxa"/>
            <w:vAlign w:val="center"/>
          </w:tcPr>
          <w:p w14:paraId="66861918" w14:textId="302535EA" w:rsidR="002958E1" w:rsidRPr="00B16E9D" w:rsidRDefault="002958E1" w:rsidP="002958E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E742K</w:t>
            </w:r>
          </w:p>
        </w:tc>
        <w:tc>
          <w:tcPr>
            <w:tcW w:w="1417" w:type="dxa"/>
            <w:vAlign w:val="center"/>
          </w:tcPr>
          <w:p w14:paraId="417DA23C" w14:textId="2A968977" w:rsidR="002958E1" w:rsidRPr="00B16E9D" w:rsidRDefault="002958E1" w:rsidP="002958E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</w:tcPr>
          <w:p w14:paraId="0BC59C96" w14:textId="1F2AD3B1" w:rsidR="002958E1" w:rsidRDefault="002958E1" w:rsidP="002958E1">
            <w:pPr>
              <w:jc w:val="center"/>
            </w:pPr>
            <w:r w:rsidRPr="008A2408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8A2408">
              <w:rPr>
                <w:rFonts w:ascii="Times New Roman" w:hAnsi="Times New Roman" w:cs="Times New Roman"/>
                <w:sz w:val="16"/>
                <w:szCs w:val="16"/>
              </w:rPr>
              <w:t xml:space="preserve">B1 (C-terminal) - PB2 (N-terminal) binding region </w:t>
            </w:r>
            <w:r w:rsidRPr="008A2408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261-4189","author":[{"dropping-particle":"","family":"Sugiyama","given":"Kanako","non-dropping-particle":"","parse-names":false,"suffix":""},{"dropping-particle":"","family":"Obayashi","given":"Eiji","non-dropping-particle":"","parse-names":false,"suffix":""},{"dropping-particle":"","family":"Kawaguchi","given":"Atsushi","non-dropping-particle":"","parse-names":false,"suffix":""},{"dropping-particle":"","family":"Suzuki","given":"Yukari","non-dropping-particle":"","parse-names":false,"suffix":""},{"dropping-particle":"","family":"Tame","given":"Jeremy R H","non-dropping-particle":"","parse-names":false,"suffix":""},{"dropping-particle":"","family":"Nagata","given":"Kyosuke","non-drop</w:instrText>
            </w:r>
            <w:r w:rsidR="007259A9">
              <w:rPr>
                <w:rFonts w:ascii="Times New Roman" w:hAnsi="Times New Roman" w:cs="Times New Roman" w:hint="eastAsia"/>
                <w:sz w:val="16"/>
                <w:szCs w:val="16"/>
              </w:rPr>
              <w:instrText>ping-particle":"","parse-names":false,"suffix":""},{"dropping-particle":"","family":"Park","given":"Sam</w:instrText>
            </w:r>
            <w:r w:rsidR="007259A9">
              <w:rPr>
                <w:rFonts w:ascii="Times New Roman" w:hAnsi="Times New Roman" w:cs="Times New Roman" w:hint="eastAsia"/>
                <w:sz w:val="16"/>
                <w:szCs w:val="16"/>
              </w:rPr>
              <w:instrText>‐</w:instrText>
            </w:r>
            <w:r w:rsidR="007259A9">
              <w:rPr>
                <w:rFonts w:ascii="Times New Roman" w:hAnsi="Times New Roman" w:cs="Times New Roman" w:hint="eastAsia"/>
                <w:sz w:val="16"/>
                <w:szCs w:val="16"/>
              </w:rPr>
              <w:instrText>Yong","non-dropping-particle":"","parse-names":false,"suffix":""}],"container-title":"The EMBO journal","id":"ITEM-1","issue":"12","issued":{"date-part</w:instrText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s":[["2009"]]},"page":"1803-1811","publisher":"John Wiley &amp; Sons, Ltd Chichester, UK","title":"Structural insight into the essential PB1–PB2 subunit contact of the influenza virus RNA polymerase","type":"article-journal","volume":"28"},"uris":["http://www.mendeley.com/documents/?uuid=4e79b26a-6a1b-4f05-bbb0-1008385bf92d"]},{"id":"ITEM-2","itemData":{"ISSN":"0014-5793","author":[{"dropping-particle":"","family":"Poole","given":"Emma L","non-dropping-particle":"","parse-names":false,"suffix":""},{"dropping-particle":"","family":"Medcalf","given":"Liz","non-dropping-particle":"","parse-names":false,"suffix":""},{"dropping-particle":"","family":"Elton","given":"Debra","non-dropping-particle":"","parse-names":false,"suffix":""},{"dropping-particle":"","family":"Digard","given":"Paul","non-dropping-particle":"","parse-names":false,"suffix":""}],"container-title":"FEBS letters","id":"ITEM-2","issue":"27","issued":{"date-parts":[["2007"]]},"page":"5300-5306","publisher":"Elsevier","title":"Evidence that the C-terminal PB2-binding region of the influenza A virus PB1 protein is a discrete α-helical domain","type":"article-journal","volume":"581"},"uris":["http://www.mendeley.com/documents/?uuid=f4815898-c770-43c4-a297-86677e55da6a"]},{"id":"ITEM-3","itemData":{"ISSN":"0022-1317","author":[{"dropping-particle":"","family":"Toyoda","given":"Tetsuya","non-dropping-particle":"","parse-names":false,"suffix":""},{"dropping-particle":"","family":"Adyshev","given":"Djanybek M","non-dropping-particle":"","parse-names":false,"suffix":""},{"dropping-particle":"","family":"Kobayashi","given":"Makoto","non-dropping-particle":"","parse-names":false,"suffix":""},{"dropping-particle":"","family":"Iwata","given":"Akira","non-dropping-particle":"","parse-names":false,"suffix":""},{"dropping-particle":"","family":"Ishihama","given":"Akira","non-dropping-particle":"","parse-names":false,"suffix":""}],"container-title":"Journal of General Virology","id":"ITEM-3","issue":"9","issued":{"date-parts":[["1996"]]},"page":"2149-2157","publisher":"Microbiology Society","title":"Molecular assembly of the influenza virus RNA polymerase: determination of the subunit-subunit contact sites","type":"article-journal","volume":"77"},"uris":["http://www.mendeley.com/documents/?uuid=6e8ef77d-1d54-4573-adf9-eec7f7b9c30a"]}],"mendeley":{"formattedCitation":"(Poole et al., 2007; Sugiyama et al., 2009; Toyoda et al., 1996)","plainTextFormattedCitation":"(Poole et al., 2007; Sugiyama et al., 2009; Toyoda et al., 1996)","previouslyFormattedCitation":"[38–40]"},"properties":{"noteIndex":0},"schema":"https://github.com/citation-style-language/schema/raw/master/csl-citation.json"}</w:instrText>
            </w:r>
            <w:r w:rsidRPr="008A2408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Poole et al., 2007; Sugiyama et al., 2009; Toyoda et al., 1996)</w:t>
            </w:r>
            <w:r w:rsidRPr="008A2408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3714D03A" w14:textId="1710D9DB" w:rsidR="002958E1" w:rsidRPr="00B16E9D" w:rsidRDefault="002958E1" w:rsidP="002958E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047B3E" w14:paraId="42FF5397" w14:textId="77777777" w:rsidTr="00327068">
        <w:tc>
          <w:tcPr>
            <w:tcW w:w="0" w:type="auto"/>
            <w:vAlign w:val="center"/>
          </w:tcPr>
          <w:p w14:paraId="726602CE" w14:textId="30EFBD80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551</w:t>
            </w:r>
          </w:p>
        </w:tc>
        <w:tc>
          <w:tcPr>
            <w:tcW w:w="0" w:type="auto"/>
            <w:vAlign w:val="center"/>
          </w:tcPr>
          <w:p w14:paraId="4E868315" w14:textId="76D07851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195FAC5A" w14:textId="4AF74CD7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1</w:t>
            </w:r>
          </w:p>
        </w:tc>
        <w:tc>
          <w:tcPr>
            <w:tcW w:w="0" w:type="auto"/>
            <w:vAlign w:val="center"/>
          </w:tcPr>
          <w:p w14:paraId="0663A582" w14:textId="30B21FFD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632</w:t>
            </w:r>
          </w:p>
        </w:tc>
        <w:tc>
          <w:tcPr>
            <w:tcW w:w="0" w:type="auto"/>
            <w:vAlign w:val="center"/>
          </w:tcPr>
          <w:p w14:paraId="37D1112B" w14:textId="74B3648A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6A8C6726" w14:textId="128AAA85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942" w:type="dxa"/>
            <w:vAlign w:val="center"/>
          </w:tcPr>
          <w:p w14:paraId="275E166A" w14:textId="62125AEE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99.9</w:t>
            </w:r>
          </w:p>
        </w:tc>
        <w:tc>
          <w:tcPr>
            <w:tcW w:w="1134" w:type="dxa"/>
            <w:vAlign w:val="center"/>
          </w:tcPr>
          <w:p w14:paraId="5F8EB2C7" w14:textId="1E922841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R211K</w:t>
            </w:r>
          </w:p>
        </w:tc>
        <w:tc>
          <w:tcPr>
            <w:tcW w:w="1417" w:type="dxa"/>
            <w:vAlign w:val="center"/>
          </w:tcPr>
          <w:p w14:paraId="006D6712" w14:textId="6C2471D2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0017CACD" w14:textId="4BEA86E7" w:rsidR="00047B3E" w:rsidRDefault="002958E1" w:rsidP="00047B3E">
            <w:pPr>
              <w:jc w:val="center"/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PB1 n</w:t>
            </w:r>
            <w:r w:rsidRPr="00106434">
              <w:rPr>
                <w:rFonts w:ascii="Times New Roman" w:hAnsi="Times New Roman" w:cs="Times New Roman"/>
                <w:sz w:val="16"/>
                <w:szCs w:val="16"/>
              </w:rPr>
              <w:t>uclear localizatio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region</w:t>
            </w:r>
          </w:p>
        </w:tc>
        <w:tc>
          <w:tcPr>
            <w:tcW w:w="2040" w:type="dxa"/>
            <w:vAlign w:val="center"/>
          </w:tcPr>
          <w:p w14:paraId="2BCBC2DD" w14:textId="7C826114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 transportation, transcription and replication</w:t>
            </w:r>
          </w:p>
        </w:tc>
      </w:tr>
      <w:tr w:rsidR="00047B3E" w14:paraId="341132B0" w14:textId="77777777" w:rsidTr="00327068">
        <w:tc>
          <w:tcPr>
            <w:tcW w:w="0" w:type="auto"/>
            <w:vAlign w:val="center"/>
          </w:tcPr>
          <w:p w14:paraId="5836972A" w14:textId="78459CF5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552</w:t>
            </w:r>
          </w:p>
        </w:tc>
        <w:tc>
          <w:tcPr>
            <w:tcW w:w="0" w:type="auto"/>
            <w:vAlign w:val="center"/>
          </w:tcPr>
          <w:p w14:paraId="41521D8B" w14:textId="1292B40C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06443DEF" w14:textId="0C4BB943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1</w:t>
            </w:r>
          </w:p>
        </w:tc>
        <w:tc>
          <w:tcPr>
            <w:tcW w:w="0" w:type="auto"/>
            <w:vAlign w:val="center"/>
          </w:tcPr>
          <w:p w14:paraId="0308A48A" w14:textId="3C820181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613</w:t>
            </w:r>
          </w:p>
        </w:tc>
        <w:tc>
          <w:tcPr>
            <w:tcW w:w="0" w:type="auto"/>
            <w:vAlign w:val="center"/>
          </w:tcPr>
          <w:p w14:paraId="7D9CE3C6" w14:textId="2124F839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06DB1221" w14:textId="6CBC7BFE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942" w:type="dxa"/>
            <w:vAlign w:val="center"/>
          </w:tcPr>
          <w:p w14:paraId="1D533576" w14:textId="75374402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9</w:t>
            </w:r>
          </w:p>
        </w:tc>
        <w:tc>
          <w:tcPr>
            <w:tcW w:w="1134" w:type="dxa"/>
            <w:vAlign w:val="center"/>
          </w:tcPr>
          <w:p w14:paraId="1C36AF8F" w14:textId="681EFBB6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I205V</w:t>
            </w:r>
          </w:p>
        </w:tc>
        <w:tc>
          <w:tcPr>
            <w:tcW w:w="1417" w:type="dxa"/>
            <w:vAlign w:val="center"/>
          </w:tcPr>
          <w:p w14:paraId="78F9C38F" w14:textId="4D2F6C17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20D03126" w14:textId="463CDDB2" w:rsidR="00047B3E" w:rsidRDefault="002958E1" w:rsidP="00047B3E">
            <w:pPr>
              <w:jc w:val="center"/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PB1 n</w:t>
            </w:r>
            <w:r w:rsidRPr="00106434">
              <w:rPr>
                <w:rFonts w:ascii="Times New Roman" w:hAnsi="Times New Roman" w:cs="Times New Roman"/>
                <w:sz w:val="16"/>
                <w:szCs w:val="16"/>
              </w:rPr>
              <w:t>uclear localizatio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region</w:t>
            </w:r>
          </w:p>
        </w:tc>
        <w:tc>
          <w:tcPr>
            <w:tcW w:w="2040" w:type="dxa"/>
            <w:vAlign w:val="center"/>
          </w:tcPr>
          <w:p w14:paraId="6DFA3D5E" w14:textId="30D327CA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 transportation, transcription and replication</w:t>
            </w:r>
          </w:p>
        </w:tc>
      </w:tr>
      <w:tr w:rsidR="00047B3E" w14:paraId="42F7D36B" w14:textId="77777777" w:rsidTr="00327068">
        <w:tc>
          <w:tcPr>
            <w:tcW w:w="0" w:type="auto"/>
            <w:vAlign w:val="center"/>
          </w:tcPr>
          <w:p w14:paraId="12D26760" w14:textId="21A34B75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552</w:t>
            </w:r>
          </w:p>
        </w:tc>
        <w:tc>
          <w:tcPr>
            <w:tcW w:w="0" w:type="auto"/>
            <w:vAlign w:val="center"/>
          </w:tcPr>
          <w:p w14:paraId="2CD494C2" w14:textId="45D7407E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725BA9DE" w14:textId="500EFB0F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1</w:t>
            </w:r>
          </w:p>
        </w:tc>
        <w:tc>
          <w:tcPr>
            <w:tcW w:w="0" w:type="auto"/>
            <w:vAlign w:val="center"/>
          </w:tcPr>
          <w:p w14:paraId="4190B038" w14:textId="62808E79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208</w:t>
            </w:r>
          </w:p>
        </w:tc>
        <w:tc>
          <w:tcPr>
            <w:tcW w:w="0" w:type="auto"/>
            <w:vAlign w:val="center"/>
          </w:tcPr>
          <w:p w14:paraId="66C536DF" w14:textId="22536060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36D703BF" w14:textId="15EDAAA6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942" w:type="dxa"/>
            <w:vAlign w:val="center"/>
          </w:tcPr>
          <w:p w14:paraId="71B77E17" w14:textId="643901FA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4</w:t>
            </w:r>
          </w:p>
        </w:tc>
        <w:tc>
          <w:tcPr>
            <w:tcW w:w="1134" w:type="dxa"/>
            <w:vAlign w:val="center"/>
          </w:tcPr>
          <w:p w14:paraId="276D320A" w14:textId="07AB5481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K736N</w:t>
            </w:r>
          </w:p>
        </w:tc>
        <w:tc>
          <w:tcPr>
            <w:tcW w:w="1417" w:type="dxa"/>
            <w:vAlign w:val="center"/>
          </w:tcPr>
          <w:p w14:paraId="232582E0" w14:textId="2F52904A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711A8BA9" w14:textId="7AAD4747" w:rsidR="00047B3E" w:rsidRDefault="00BE7195" w:rsidP="00047B3E">
            <w:pPr>
              <w:jc w:val="center"/>
            </w:pPr>
            <w:r w:rsidRPr="008A2408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8A2408">
              <w:rPr>
                <w:rFonts w:ascii="Times New Roman" w:hAnsi="Times New Roman" w:cs="Times New Roman"/>
                <w:sz w:val="16"/>
                <w:szCs w:val="16"/>
              </w:rPr>
              <w:t xml:space="preserve">B1 (C-terminal) - PB2 (N-terminal) binding region </w:t>
            </w:r>
            <w:r w:rsidRPr="008A2408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261-4189","author":[{"dropping-particle":"","family":"Sugiyama","given":"Kanako","non-dropping-particle":"","parse-names":false,"suffix":""},{"dropping-particle":"","family":"Obayashi","given":"Eiji","non-dropping-particle":"","parse-names":false,"suffix":""},{"dropping-particle":"","family":"Kawaguchi","given":"Atsushi","non-dropping-particle":"","parse-names":false,"suffix":""},{"dropping-particle":"","family":"Suzuki","given":"Yukari","non-dropping-particle":"","parse-names":false,"suffix":""},{"dropping-particle":"","family":"Tame","given":"Jeremy R H","non-dropping-particle":"","parse-names":false,"suffix":""},{"dropping-particle":"","family":"Nagata","given":"Kyosuke","non-drop</w:instrText>
            </w:r>
            <w:r w:rsidR="007259A9">
              <w:rPr>
                <w:rFonts w:ascii="Times New Roman" w:hAnsi="Times New Roman" w:cs="Times New Roman" w:hint="eastAsia"/>
                <w:sz w:val="16"/>
                <w:szCs w:val="16"/>
              </w:rPr>
              <w:instrText>ping-particle":"","parse-names":false,"suffix":""},{"dropping-particle":"","family":"Park","given":"Sam</w:instrText>
            </w:r>
            <w:r w:rsidR="007259A9">
              <w:rPr>
                <w:rFonts w:ascii="Times New Roman" w:hAnsi="Times New Roman" w:cs="Times New Roman" w:hint="eastAsia"/>
                <w:sz w:val="16"/>
                <w:szCs w:val="16"/>
              </w:rPr>
              <w:instrText>‐</w:instrText>
            </w:r>
            <w:r w:rsidR="007259A9">
              <w:rPr>
                <w:rFonts w:ascii="Times New Roman" w:hAnsi="Times New Roman" w:cs="Times New Roman" w:hint="eastAsia"/>
                <w:sz w:val="16"/>
                <w:szCs w:val="16"/>
              </w:rPr>
              <w:instrText>Yong","non-dropping-particle":"","parse-names":false,"suffix":""}],"container-title":"The EMBO journal","id":"ITEM-1","issue":"12","issued":{"date-part</w:instrText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s":[["2009"]]},"page":"1803-1811","publisher":"John Wiley &amp; Sons, Ltd Chichester, UK","title":"Structural insight into the essential PB1–PB2 subunit contact of the influenza virus RNA polymerase","type":"article-journal","volume":"28"},"uris":["http://www.mendeley.com/documents/?uuid=4e79b26a-6a1b-4f05-bbb0-1008385bf92d"]},{"id":"ITEM-2","itemData":{"ISSN":"0014-5793","author":[{"dropping-particle":"","family":"Poole","given":"Emma L","non-dropping-particle":"","parse-names":false,"suffix":""},{"dropping-particle":"","family":"Medcalf","given":"Liz","non-dropping-particle":"","parse-names":false,"suffix":""},{"dropping-particle":"","family":"Elton","given":"Debra","non-dropping-particle":"","parse-names":false,"suffix":""},{"dropping-particle":"","family":"Digard","given":"Paul","non-dropping-particle":"","parse-names":false,"suffix":""}],"container-title":"FEBS letters","id":"ITEM-2","issue":"27","issued":{"date-parts":[["2007"]]},"page":"5300-5306","publisher":"Elsevier","title":"Evidence that the C-terminal PB2-binding region of the influenza A virus PB1 protein is a discrete α-helical domain","type":"article-journal","volume":"581"},"uris":["http://www.mendeley.com/documents/?uuid=f4815898-c770-43c4-a297-86677e55da6a"]},{"id":"ITEM-3","itemData":{"ISSN":"0022-1317","author":[{"dropping-particle":"","family":"Toyoda","given":"Tetsuya","non-dropping-particle":"","parse-names":false,"suffix":""},{"dropping-particle":"","family":"Adyshev","given":"Djanybek M","non-dropping-particle":"","parse-names":false,"suffix":""},{"dropping-particle":"","family":"Kobayashi","given":"Makoto","non-dropping-particle":"","parse-names":false,"suffix":""},{"dropping-particle":"","family":"Iwata","given":"Akira","non-dropping-particle":"","parse-names":false,"suffix":""},{"dropping-particle":"","family":"Ishihama","given":"Akira","non-dropping-particle":"","parse-names":false,"suffix":""}],"container-title":"Journal of General Virology","id":"ITEM-3","issue":"9","issued":{"date-parts":[["1996"]]},"page":"2149-2157","publisher":"Microbiology Society","title":"Molecular assembly of the influenza virus RNA polymerase: determination of the subunit-subunit contact sites","type":"article-journal","volume":"77"},"uris":["http://www.mendeley.com/documents/?uuid=6e8ef77d-1d54-4573-adf9-eec7f7b9c30a"]}],"mendeley":{"formattedCitation":"(Poole et al., 2007; Sugiyama et al., 2009; Toyoda et al., 1996)","plainTextFormattedCitation":"(Poole et al., 2007; Sugiyama et al., 2009; Toyoda et al., 1996)","previouslyFormattedCitation":"[38–40]"},"properties":{"noteIndex":0},"schema":"https://github.com/citation-style-language/schema/raw/master/csl-citation.json"}</w:instrText>
            </w:r>
            <w:r w:rsidRPr="008A2408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Poole et al., 2007; Sugiyama et al., 2009; Toyoda et al., 1996)</w:t>
            </w:r>
            <w:r w:rsidRPr="008A2408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226CCCC1" w14:textId="2FAA3D09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047B3E" w14:paraId="568009B2" w14:textId="77777777" w:rsidTr="00327068">
        <w:tc>
          <w:tcPr>
            <w:tcW w:w="0" w:type="auto"/>
            <w:vAlign w:val="center"/>
          </w:tcPr>
          <w:p w14:paraId="38767867" w14:textId="10928313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931</w:t>
            </w:r>
          </w:p>
        </w:tc>
        <w:tc>
          <w:tcPr>
            <w:tcW w:w="0" w:type="auto"/>
            <w:vAlign w:val="center"/>
          </w:tcPr>
          <w:p w14:paraId="33F5DAAA" w14:textId="6AC46A0A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79D27E07" w14:textId="69C23F5F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1</w:t>
            </w:r>
          </w:p>
        </w:tc>
        <w:tc>
          <w:tcPr>
            <w:tcW w:w="0" w:type="auto"/>
            <w:vAlign w:val="center"/>
          </w:tcPr>
          <w:p w14:paraId="1B39BD52" w14:textId="78E6A546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71</w:t>
            </w:r>
          </w:p>
        </w:tc>
        <w:tc>
          <w:tcPr>
            <w:tcW w:w="0" w:type="auto"/>
            <w:vAlign w:val="center"/>
          </w:tcPr>
          <w:p w14:paraId="1120A020" w14:textId="73A50928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2BAB9AFB" w14:textId="59B86105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942" w:type="dxa"/>
            <w:vAlign w:val="center"/>
          </w:tcPr>
          <w:p w14:paraId="7165613A" w14:textId="7A0DBA65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2</w:t>
            </w:r>
          </w:p>
        </w:tc>
        <w:tc>
          <w:tcPr>
            <w:tcW w:w="1134" w:type="dxa"/>
            <w:vAlign w:val="center"/>
          </w:tcPr>
          <w:p w14:paraId="594FEA4D" w14:textId="52D5951B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191V</w:t>
            </w:r>
          </w:p>
        </w:tc>
        <w:tc>
          <w:tcPr>
            <w:tcW w:w="1417" w:type="dxa"/>
            <w:vAlign w:val="center"/>
          </w:tcPr>
          <w:p w14:paraId="69DC6C1A" w14:textId="0D7629DF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482C235F" w14:textId="50ED3B88" w:rsidR="00047B3E" w:rsidRDefault="002958E1" w:rsidP="00047B3E">
            <w:pPr>
              <w:jc w:val="center"/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PB1 n</w:t>
            </w:r>
            <w:r w:rsidRPr="00106434">
              <w:rPr>
                <w:rFonts w:ascii="Times New Roman" w:hAnsi="Times New Roman" w:cs="Times New Roman"/>
                <w:sz w:val="16"/>
                <w:szCs w:val="16"/>
              </w:rPr>
              <w:t>uclear localizatio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region</w:t>
            </w:r>
          </w:p>
        </w:tc>
        <w:tc>
          <w:tcPr>
            <w:tcW w:w="2040" w:type="dxa"/>
            <w:vAlign w:val="center"/>
          </w:tcPr>
          <w:p w14:paraId="6055CC00" w14:textId="30F45524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 transportation, transcription and replication</w:t>
            </w:r>
          </w:p>
        </w:tc>
      </w:tr>
      <w:tr w:rsidR="00047B3E" w14:paraId="7EB399A1" w14:textId="77777777" w:rsidTr="00327068">
        <w:tc>
          <w:tcPr>
            <w:tcW w:w="0" w:type="auto"/>
            <w:vAlign w:val="center"/>
          </w:tcPr>
          <w:p w14:paraId="0900C882" w14:textId="5FBB32E3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934</w:t>
            </w:r>
          </w:p>
        </w:tc>
        <w:tc>
          <w:tcPr>
            <w:tcW w:w="0" w:type="auto"/>
            <w:vAlign w:val="center"/>
          </w:tcPr>
          <w:p w14:paraId="7E18EAB4" w14:textId="6BCE8998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1CF10689" w14:textId="5C05FFF1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1</w:t>
            </w:r>
          </w:p>
        </w:tc>
        <w:tc>
          <w:tcPr>
            <w:tcW w:w="0" w:type="auto"/>
            <w:vAlign w:val="center"/>
          </w:tcPr>
          <w:p w14:paraId="65947515" w14:textId="435F6F28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270</w:t>
            </w:r>
          </w:p>
        </w:tc>
        <w:tc>
          <w:tcPr>
            <w:tcW w:w="0" w:type="auto"/>
            <w:vAlign w:val="center"/>
          </w:tcPr>
          <w:p w14:paraId="0B5C9321" w14:textId="1D5D2BE9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79850D0F" w14:textId="116ED7EF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942" w:type="dxa"/>
            <w:vAlign w:val="center"/>
          </w:tcPr>
          <w:p w14:paraId="005301DF" w14:textId="7BB4A814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4</w:t>
            </w:r>
          </w:p>
        </w:tc>
        <w:tc>
          <w:tcPr>
            <w:tcW w:w="1134" w:type="dxa"/>
            <w:vAlign w:val="center"/>
          </w:tcPr>
          <w:p w14:paraId="0B7B8096" w14:textId="66C60825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K757R</w:t>
            </w:r>
          </w:p>
        </w:tc>
        <w:tc>
          <w:tcPr>
            <w:tcW w:w="1417" w:type="dxa"/>
            <w:vAlign w:val="center"/>
          </w:tcPr>
          <w:p w14:paraId="1C00B34B" w14:textId="09311254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61EAF9F5" w14:textId="3C2AE777" w:rsidR="00047B3E" w:rsidRDefault="00BE7195" w:rsidP="00047B3E">
            <w:pPr>
              <w:jc w:val="center"/>
            </w:pPr>
            <w:r w:rsidRPr="008A2408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8A2408">
              <w:rPr>
                <w:rFonts w:ascii="Times New Roman" w:hAnsi="Times New Roman" w:cs="Times New Roman"/>
                <w:sz w:val="16"/>
                <w:szCs w:val="16"/>
              </w:rPr>
              <w:t xml:space="preserve">B1 (C-terminal) - PB2 (N-terminal) binding region </w:t>
            </w:r>
            <w:r w:rsidRPr="008A2408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261-4189","author":[{"dropping-particle":"","family":"Sugiyama","given":"Kanako","non-dropping-particle":"","parse-names":false,"suffix":""},{"dropping-particle":"","family":"Obayashi","given":"Eiji","non-dropping-particle":"","parse-names":false,"suffix":""},{"dropping-particle":"","family":"Kawaguchi","given":"Atsushi","non-dropping-particle":"","parse-names":false,"suffix":""},{"dropping-particle":"","family":"Suzuki","given":"Yukari","non-dropping-particle":"","parse-names":false,"suffix":""},{"dropping-particle":"","family":"Tame","given":"Jeremy R H","non-dropping-particle":"","parse-names":false,"suffix":""},{"dropping-particle":"","family":"Nagata","given":"Kyosuke","non-drop</w:instrText>
            </w:r>
            <w:r w:rsidR="007259A9">
              <w:rPr>
                <w:rFonts w:ascii="Times New Roman" w:hAnsi="Times New Roman" w:cs="Times New Roman" w:hint="eastAsia"/>
                <w:sz w:val="16"/>
                <w:szCs w:val="16"/>
              </w:rPr>
              <w:instrText>ping-particle":"","parse-names":false,"suffix":""},{"dropping-particle":"","family":"Park","given":"Sam</w:instrText>
            </w:r>
            <w:r w:rsidR="007259A9">
              <w:rPr>
                <w:rFonts w:ascii="Times New Roman" w:hAnsi="Times New Roman" w:cs="Times New Roman" w:hint="eastAsia"/>
                <w:sz w:val="16"/>
                <w:szCs w:val="16"/>
              </w:rPr>
              <w:instrText>‐</w:instrText>
            </w:r>
            <w:r w:rsidR="007259A9">
              <w:rPr>
                <w:rFonts w:ascii="Times New Roman" w:hAnsi="Times New Roman" w:cs="Times New Roman" w:hint="eastAsia"/>
                <w:sz w:val="16"/>
                <w:szCs w:val="16"/>
              </w:rPr>
              <w:instrText>Yong","non-dropping-particle":"","parse-names":false,"suffix":""}],"container-title":"The EMBO journal","id":"ITEM-1","issue":"12","issued":{"date-part</w:instrText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s":[["2009"]]},"page":"1803-1811","publisher":"John Wiley &amp; Sons, Ltd Chichester, UK","title":"Structural insight into the essential PB1–PB2 subunit contact of the influenza virus RNA polymerase","type":"article-journal","volume":"28"},"uris":["http://www.mendeley.com/documents/?uuid=4e79b26a-6a1b-4f05-bbb0-1008385bf92d"]},{"id":"ITEM-2","itemData":{"ISSN":"0014-5793","author":[{"dropping-particle":"","family":"Poole","given":"Emma L","non-dropping-particle":"","parse-names":false,"suffix":""},{"dropping-particle":"","family":"Medcalf","given":"Liz","non-dropping-particle":"","parse-names":false,"suffix":""},{"dropping-particle":"","family":"Elton","given":"Debra","non-dropping-particle":"","parse-names":false,"suffix":""},{"dropping-particle":"","family":"Digard","given":"Paul","non-dropping-particle":"","parse-names":false,"suffix":""}],"container-title":"FEBS letters","id":"ITEM-2","issue":"27","issued":{"date-parts":[["2007"]]},"page":"5300-5306","publisher":"Elsevier","title":"Evidence that the C-terminal PB2-binding region of the influenza A virus PB1 protein is a discrete α-helical domain","type":"article-journal","volume":"581"},"uris":["http://www.mendeley.com/documents/?uuid=f4815898-c770-43c4-a297-86677e55da6a"]},{"id":"ITEM-3","itemData":{"ISSN":"0022-1317","author":[{"dropping-particle":"","family":"Toyoda","given":"Tetsuya","non-dropping-particle":"","parse-names":false,"suffix":""},{"dropping-particle":"","family":"Adyshev","given":"Djanybek M","non-dropping-particle":"","parse-names":false,"suffix":""},{"dropping-particle":"","family":"Kobayashi","given":"Makoto","non-dropping-particle":"","parse-names":false,"suffix":""},{"dropping-particle":"","family":"Iwata","given":"Akira","non-dropping-particle":"","parse-names":false,"suffix":""},{"dropping-particle":"","family":"Ishihama","given":"Akira","non-dropping-particle":"","parse-names":false,"suffix":""}],"container-title":"Journal of General Virology","id":"ITEM-3","issue":"9","issued":{"date-parts":[["1996"]]},"page":"2149-2157","publisher":"Microbiology Society","title":"Molecular assembly of the influenza virus RNA polymerase: determination of the subunit-subunit contact sites","type":"article-journal","volume":"77"},"uris":["http://www.mendeley.com/documents/?uuid=6e8ef77d-1d54-4573-adf9-eec7f7b9c30a"]}],"mendeley":{"formattedCitation":"(Poole et al., 2007; Sugiyama et al., 2009; Toyoda et al., 1996)","plainTextFormattedCitation":"(Poole et al., 2007; Sugiyama et al., 2009; Toyoda et al., 1996)","previouslyFormattedCitation":"[38–40]"},"properties":{"noteIndex":0},"schema":"https://github.com/citation-style-language/schema/raw/master/csl-citation.json"}</w:instrText>
            </w:r>
            <w:r w:rsidRPr="008A2408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Poole et al., 2007; Sugiyama et al., 2009; Toyoda et al., 1996)</w:t>
            </w:r>
            <w:r w:rsidRPr="008A2408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0E842607" w14:textId="28731BDF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047B3E" w14:paraId="3DCDDA9A" w14:textId="77777777" w:rsidTr="00327068">
        <w:tc>
          <w:tcPr>
            <w:tcW w:w="0" w:type="auto"/>
            <w:vAlign w:val="center"/>
          </w:tcPr>
          <w:p w14:paraId="4B19B371" w14:textId="2B9C1724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167</w:t>
            </w:r>
          </w:p>
        </w:tc>
        <w:tc>
          <w:tcPr>
            <w:tcW w:w="0" w:type="auto"/>
            <w:vAlign w:val="center"/>
          </w:tcPr>
          <w:p w14:paraId="3405DCEE" w14:textId="13FF8B44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5FF958FF" w14:textId="6D38B7FC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1</w:t>
            </w:r>
          </w:p>
        </w:tc>
        <w:tc>
          <w:tcPr>
            <w:tcW w:w="0" w:type="auto"/>
            <w:vAlign w:val="center"/>
          </w:tcPr>
          <w:p w14:paraId="7BD813DD" w14:textId="3F382DC5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095</w:t>
            </w:r>
          </w:p>
        </w:tc>
        <w:tc>
          <w:tcPr>
            <w:tcW w:w="0" w:type="auto"/>
            <w:vAlign w:val="center"/>
          </w:tcPr>
          <w:p w14:paraId="2B7EEE56" w14:textId="1A6A3E2C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3F8A2632" w14:textId="645E9A81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942" w:type="dxa"/>
            <w:vAlign w:val="center"/>
          </w:tcPr>
          <w:p w14:paraId="31E8148C" w14:textId="5CA0FCFA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1</w:t>
            </w:r>
          </w:p>
        </w:tc>
        <w:tc>
          <w:tcPr>
            <w:tcW w:w="1134" w:type="dxa"/>
            <w:vAlign w:val="center"/>
          </w:tcPr>
          <w:p w14:paraId="2F69042B" w14:textId="56335D64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F699L</w:t>
            </w:r>
          </w:p>
        </w:tc>
        <w:tc>
          <w:tcPr>
            <w:tcW w:w="1417" w:type="dxa"/>
            <w:vAlign w:val="center"/>
          </w:tcPr>
          <w:p w14:paraId="6AD1C022" w14:textId="3A98CA7A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0BC4C261" w14:textId="7BDB7E23" w:rsidR="00047B3E" w:rsidRDefault="00BE7195" w:rsidP="00047B3E">
            <w:pPr>
              <w:jc w:val="center"/>
            </w:pPr>
            <w:r w:rsidRPr="008A2408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8A2408">
              <w:rPr>
                <w:rFonts w:ascii="Times New Roman" w:hAnsi="Times New Roman" w:cs="Times New Roman"/>
                <w:sz w:val="16"/>
                <w:szCs w:val="16"/>
              </w:rPr>
              <w:t xml:space="preserve">B1 (C-terminal) - PB2 (N-terminal) </w:t>
            </w:r>
            <w:r w:rsidRPr="008A2408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 xml:space="preserve">binding region </w:t>
            </w:r>
            <w:r w:rsidRPr="008A2408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261-4189","author":[{"dropping-particle":"","family":"Sugiyama","given":"Kanako","non-dropping-particle":"","parse-names":false,"suffix":""},{"dropping-particle":"","family":"Obayashi","given":"Eiji","non-dropping-particle":"","parse-names":false,"suffix":""},{"dropping-particle":"","family":"Kawaguchi","given":"Atsushi","non-dropping-particle":"","parse-names":false,"suffix":""},{"dropping-particle":"","family":"Suzuki","given":"Yukari","non-dropping-particle":"","parse-names":false,"suffix":""},{"dropping-particle":"","family":"Tame","given":"Jeremy R H","non-dropping-particle":"","parse-names":false,"suffix":""},{"dropping-particle":"","family":"Nagata","given":"Kyosuke","non-drop</w:instrText>
            </w:r>
            <w:r w:rsidR="007259A9">
              <w:rPr>
                <w:rFonts w:ascii="Times New Roman" w:hAnsi="Times New Roman" w:cs="Times New Roman" w:hint="eastAsia"/>
                <w:sz w:val="16"/>
                <w:szCs w:val="16"/>
              </w:rPr>
              <w:instrText>ping-particle":"","parse-names":false,"suffix":""},{"dropping-particle":"","family":"Park","given":"Sam</w:instrText>
            </w:r>
            <w:r w:rsidR="007259A9">
              <w:rPr>
                <w:rFonts w:ascii="Times New Roman" w:hAnsi="Times New Roman" w:cs="Times New Roman" w:hint="eastAsia"/>
                <w:sz w:val="16"/>
                <w:szCs w:val="16"/>
              </w:rPr>
              <w:instrText>‐</w:instrText>
            </w:r>
            <w:r w:rsidR="007259A9">
              <w:rPr>
                <w:rFonts w:ascii="Times New Roman" w:hAnsi="Times New Roman" w:cs="Times New Roman" w:hint="eastAsia"/>
                <w:sz w:val="16"/>
                <w:szCs w:val="16"/>
              </w:rPr>
              <w:instrText>Yong","non-dropping-particle":"","parse-names":false,"suffix":""}],"container-title":"The EMBO journal","id":"ITEM-1","issue":"12","issued":{"date-part</w:instrText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s":[["2009"]]},"page":"1803-1811","publisher":"John Wiley &amp; Sons, Ltd Chichester, UK","title":"Structural insight into the essential PB1–PB2 subunit contact of the influenza virus RNA polymerase","type":"article-journal","volume":"28"},"uris":["http://www.mendeley.com/documents/?uuid=4e79b26a-6a1b-4f05-bbb0-1008385bf92d"]},{"id":"ITEM-2","itemData":{"ISSN":"0014-5793","author":[{"dropping-particle":"","family":"Poole","given":"Emma L","non-dropping-particle":"","parse-names":false,"suffix":""},{"dropping-particle":"","family":"Medcalf","given":"Liz","non-dropping-particle":"","parse-names":false,"suffix":""},{"dropping-particle":"","family":"Elton","given":"Debra","non-dropping-particle":"","parse-names":false,"suffix":""},{"dropping-particle":"","family":"Digard","given":"Paul","non-dropping-particle":"","parse-names":false,"suffix":""}],"container-title":"FEBS letters","id":"ITEM-2","issue":"27","issued":{"date-parts":[["2007"]]},"page":"5300-5306","publisher":"Elsevier","title":"Evidence that the C-terminal PB2-binding region of the influenza A virus PB1 protein is a discrete α-helical domain","type":"article-journal","volume":"581"},"uris":["http://www.mendeley.com/documents/?uuid=f4815898-c770-43c4-a297-86677e55da6a"]},{"id":"ITEM-3","itemData":{"ISSN":"0022-1317","author":[{"dropping-particle":"","family":"Toyoda","given":"Tetsuya","non-dropping-particle":"","parse-names":false,"suffix":""},{"dropping-particle":"","family":"Adyshev","given":"Djanybek M","non-dropping-particle":"","parse-names":false,"suffix":""},{"dropping-particle":"","family":"Kobayashi","given":"Makoto","non-dropping-particle":"","parse-names":false,"suffix":""},{"dropping-particle":"","family":"Iwata","given":"Akira","non-dropping-particle":"","parse-names":false,"suffix":""},{"dropping-particle":"","family":"Ishihama","given":"Akira","non-dropping-particle":"","parse-names":false,"suffix":""}],"container-title":"Journal of General Virology","id":"ITEM-3","issue":"9","issued":{"date-parts":[["1996"]]},"page":"2149-2157","publisher":"Microbiology Society","title":"Molecular assembly of the influenza virus RNA polymerase: determination of the subunit-subunit contact sites","type":"article-journal","volume":"77"},"uris":["http://www.mendeley.com/documents/?uuid=6e8ef77d-1d54-4573-adf9-eec7f7b9c30a"]}],"mendeley":{"formattedCitation":"(Poole et al., 2007; Sugiyama et al., 2009; Toyoda et al., 1996)","plainTextFormattedCitation":"(Poole et al., 2007; Sugiyama et al., 2009; Toyoda et al., 1996)","previouslyFormattedCitation":"[38–40]"},"properties":{"noteIndex":0},"schema":"https://github.com/citation-style-language/schema/raw/master/csl-citation.json"}</w:instrText>
            </w:r>
            <w:r w:rsidRPr="008A2408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Poole et al., 2007; Sugiyama et al., 2009; Toyoda et al., 1996)</w:t>
            </w:r>
            <w:r w:rsidRPr="008A2408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1661B79E" w14:textId="63011306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 xml:space="preserve">Viral genome/protein </w:t>
            </w: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interaction</w:t>
            </w:r>
          </w:p>
        </w:tc>
      </w:tr>
      <w:tr w:rsidR="00047B3E" w14:paraId="5AA9151F" w14:textId="77777777" w:rsidTr="00327068">
        <w:tc>
          <w:tcPr>
            <w:tcW w:w="0" w:type="auto"/>
            <w:vAlign w:val="center"/>
          </w:tcPr>
          <w:p w14:paraId="1D48143F" w14:textId="1E309067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5184</w:t>
            </w:r>
          </w:p>
        </w:tc>
        <w:tc>
          <w:tcPr>
            <w:tcW w:w="0" w:type="auto"/>
            <w:vAlign w:val="center"/>
          </w:tcPr>
          <w:p w14:paraId="713D879B" w14:textId="68A50279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60883387" w14:textId="33F72CEB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1</w:t>
            </w:r>
          </w:p>
        </w:tc>
        <w:tc>
          <w:tcPr>
            <w:tcW w:w="0" w:type="auto"/>
            <w:vAlign w:val="center"/>
          </w:tcPr>
          <w:p w14:paraId="642DA35F" w14:textId="6940A90B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713</w:t>
            </w:r>
          </w:p>
        </w:tc>
        <w:tc>
          <w:tcPr>
            <w:tcW w:w="0" w:type="auto"/>
            <w:vAlign w:val="center"/>
          </w:tcPr>
          <w:p w14:paraId="45E171D7" w14:textId="78DFDE1F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74D92862" w14:textId="1C5A26ED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942" w:type="dxa"/>
            <w:vAlign w:val="center"/>
          </w:tcPr>
          <w:p w14:paraId="49EF2B4A" w14:textId="2715EA73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.1</w:t>
            </w:r>
          </w:p>
        </w:tc>
        <w:tc>
          <w:tcPr>
            <w:tcW w:w="1134" w:type="dxa"/>
            <w:vAlign w:val="center"/>
          </w:tcPr>
          <w:p w14:paraId="775CA11A" w14:textId="0B929907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R238K</w:t>
            </w:r>
          </w:p>
        </w:tc>
        <w:tc>
          <w:tcPr>
            <w:tcW w:w="1417" w:type="dxa"/>
            <w:vAlign w:val="center"/>
          </w:tcPr>
          <w:p w14:paraId="379D5FE0" w14:textId="129C795F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2B73F0EA" w14:textId="43791F03" w:rsidR="00047B3E" w:rsidRPr="00BE7195" w:rsidRDefault="00BE7195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Pr="00BE7195">
              <w:rPr>
                <w:rFonts w:ascii="Times New Roman" w:hAnsi="Times New Roman" w:cs="Times New Roman"/>
                <w:sz w:val="16"/>
                <w:szCs w:val="16"/>
              </w:rPr>
              <w:t>romoter binding site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for influenza polymerse</w:t>
            </w:r>
            <w:r w:rsidRPr="00BE719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1317","author":[{"dropping-particle":"","family":"Jung","given":"Tanis E","non-dropping-particle":"","parse-names":false,"suffix":""},{"dropping-particle":"","family":"Brownlee","given":"George G","non-dropping-particle":"","parse-names":false,"suffix":""}],"container-title":"Journal of General Virology","id":"ITEM-1","issue":"3","issued":{"date-parts":[["2006"]]},"page":"679-688","publisher":"Microbiology Society","title":"A new promoter-binding site in the PB1 subunit of the influenza A virus polymerase","type":"article-journal","volume":"87"},"uris":["http://www.mendeley.com/documents/?uuid=b91cce28-474d-4846-8ed9-e774966669e9"]}],"mendeley":{"formattedCitation":"(Jung &amp; Brownlee, 2006)","plainTextFormattedCitation":"(Jung &amp; Brownlee, 2006)","previouslyFormattedCitation":"[41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Jung &amp; Brownlee, 2006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19EE0100" w14:textId="3B43C54A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 transportation, transcription and replication</w:t>
            </w:r>
          </w:p>
        </w:tc>
      </w:tr>
      <w:tr w:rsidR="00047B3E" w14:paraId="277C4C27" w14:textId="77777777" w:rsidTr="00327068">
        <w:tc>
          <w:tcPr>
            <w:tcW w:w="0" w:type="auto"/>
            <w:vAlign w:val="center"/>
          </w:tcPr>
          <w:p w14:paraId="239C21FA" w14:textId="48208E78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185</w:t>
            </w:r>
          </w:p>
        </w:tc>
        <w:tc>
          <w:tcPr>
            <w:tcW w:w="0" w:type="auto"/>
            <w:vAlign w:val="center"/>
          </w:tcPr>
          <w:p w14:paraId="37D033E3" w14:textId="2BE52540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49634A8E" w14:textId="2C82FC47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1</w:t>
            </w:r>
          </w:p>
        </w:tc>
        <w:tc>
          <w:tcPr>
            <w:tcW w:w="0" w:type="auto"/>
            <w:vAlign w:val="center"/>
          </w:tcPr>
          <w:p w14:paraId="0130012E" w14:textId="70A1F9F6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758</w:t>
            </w:r>
          </w:p>
        </w:tc>
        <w:tc>
          <w:tcPr>
            <w:tcW w:w="0" w:type="auto"/>
            <w:vAlign w:val="center"/>
          </w:tcPr>
          <w:p w14:paraId="29AA0227" w14:textId="3F5937AF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7A214DBC" w14:textId="49940054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942" w:type="dxa"/>
            <w:vAlign w:val="center"/>
          </w:tcPr>
          <w:p w14:paraId="6AB01A25" w14:textId="0ECFF946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1</w:t>
            </w:r>
          </w:p>
        </w:tc>
        <w:tc>
          <w:tcPr>
            <w:tcW w:w="1134" w:type="dxa"/>
            <w:vAlign w:val="center"/>
          </w:tcPr>
          <w:p w14:paraId="00E7F4CE" w14:textId="120550E7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Y253C</w:t>
            </w:r>
          </w:p>
        </w:tc>
        <w:tc>
          <w:tcPr>
            <w:tcW w:w="1417" w:type="dxa"/>
            <w:vAlign w:val="center"/>
          </w:tcPr>
          <w:p w14:paraId="5DA743DF" w14:textId="17E8FD31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74E3B553" w14:textId="7FEF76D4" w:rsidR="00047B3E" w:rsidRDefault="00E859F1" w:rsidP="00047B3E">
            <w:pPr>
              <w:jc w:val="center"/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PB1 n</w:t>
            </w:r>
            <w:r w:rsidRPr="00106434">
              <w:rPr>
                <w:rFonts w:ascii="Times New Roman" w:hAnsi="Times New Roman" w:cs="Times New Roman"/>
                <w:sz w:val="16"/>
                <w:szCs w:val="16"/>
              </w:rPr>
              <w:t>uclear localizatio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region</w:t>
            </w:r>
          </w:p>
        </w:tc>
        <w:tc>
          <w:tcPr>
            <w:tcW w:w="2040" w:type="dxa"/>
            <w:vAlign w:val="center"/>
          </w:tcPr>
          <w:p w14:paraId="5EB02B5C" w14:textId="31F4883E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 transportation, transcription and replication</w:t>
            </w:r>
          </w:p>
        </w:tc>
      </w:tr>
      <w:tr w:rsidR="00047B3E" w14:paraId="26DD5B92" w14:textId="77777777" w:rsidTr="00327068">
        <w:tc>
          <w:tcPr>
            <w:tcW w:w="0" w:type="auto"/>
            <w:vAlign w:val="center"/>
          </w:tcPr>
          <w:p w14:paraId="668244F0" w14:textId="24065D46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67</w:t>
            </w:r>
          </w:p>
        </w:tc>
        <w:tc>
          <w:tcPr>
            <w:tcW w:w="0" w:type="auto"/>
            <w:vAlign w:val="center"/>
          </w:tcPr>
          <w:p w14:paraId="2E9BA40C" w14:textId="7D915C4A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23F139AD" w14:textId="3814FF84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2</w:t>
            </w:r>
          </w:p>
        </w:tc>
        <w:tc>
          <w:tcPr>
            <w:tcW w:w="0" w:type="auto"/>
            <w:vAlign w:val="center"/>
          </w:tcPr>
          <w:p w14:paraId="783E691A" w14:textId="10FF52F3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030</w:t>
            </w:r>
          </w:p>
        </w:tc>
        <w:tc>
          <w:tcPr>
            <w:tcW w:w="0" w:type="auto"/>
            <w:vAlign w:val="center"/>
          </w:tcPr>
          <w:p w14:paraId="0D5300B0" w14:textId="5CBA081E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444E0554" w14:textId="4DDD7320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942" w:type="dxa"/>
            <w:vAlign w:val="center"/>
          </w:tcPr>
          <w:p w14:paraId="002F337F" w14:textId="5B9AAE72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2</w:t>
            </w:r>
          </w:p>
        </w:tc>
        <w:tc>
          <w:tcPr>
            <w:tcW w:w="1134" w:type="dxa"/>
            <w:vAlign w:val="center"/>
          </w:tcPr>
          <w:p w14:paraId="2DD749A8" w14:textId="70FD5999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344M</w:t>
            </w:r>
          </w:p>
        </w:tc>
        <w:tc>
          <w:tcPr>
            <w:tcW w:w="1417" w:type="dxa"/>
            <w:vAlign w:val="center"/>
          </w:tcPr>
          <w:p w14:paraId="3731868D" w14:textId="604605CF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0203B342" w14:textId="37851C4A" w:rsidR="00047B3E" w:rsidRDefault="00E51E17" w:rsidP="00047B3E">
            <w:pPr>
              <w:jc w:val="center"/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B2 cap-binding region with m</w:t>
            </w:r>
            <w:r w:rsidRPr="00106434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GTP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545-9985","author":[{"dropping-particle":"","family":"Guilligay","given":"Delphine","non-dropping-particle":"","parse-names":false,"suffix":""},{"dropping-particle":"","family":"Tarendeau","given":"Franck","non-dropping-particle":"","parse-names":false,"suffix":""},{"dropping-particle":"","family":"Resa-Infante","given":"Patricia","non-dropping-particle":"","parse-names":false,"suffix":""},{"dropping-particle":"","family":"Coloma","given":"Rocío","non-dropping-particle":"","parse-names":false,"suffix":""},{"dropping-particle":"","family":"Crepin","given":"Thibaut","non-dropping-particle":"","parse-names":false,"suffix":""},{"dropping-particle":"","family":"Sehr","given":"Peter","non-dropping-particle":"","parse-names":false,"suffix":""},{"dropping-particle":"","family":"Lewis","given":"Joe","non-dropping-particle":"","parse-names":false,"suffix":""},{"dropping-particle":"","family":"Ruigrok","given":"Rob W H","non-dropping-particle":"","parse-names":false,"suffix":""},{"dropping-particle":"","family":"Ortin","given":"Juan","non-dropping-particle":"","parse-names":false,"suffix":""},{"dropping-particle":"","family":"Hart","given":"Darren J","non-dropping-particle":"","parse-names":false,"suffix":""}],"container-title":"Nature structural &amp; molecular biology","id":"ITEM-1","issue":"5","issued":{"date-parts":[["2008"]]},"page":"500","publisher":"Nature Publishing Group","title":"The structural basis for cap binding by influenza virus polymerase subunit PB2","type":"article-journal","volume":"15"},"uris":["http://www.mendeley.com/documents/?uuid=de3441e8-98fc-4128-84a8-2cb4ced29977"]}],"mendeley":{"formattedCitation":"(Guilligay et al., 2008)","plainTextFormattedCitation":"(Guilligay et al., 2008)","previouslyFormattedCitation":"[42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Guilligay et al., 2008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63008AE5" w14:textId="0D1B7CA2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 transportation, transcription and replication</w:t>
            </w:r>
          </w:p>
        </w:tc>
      </w:tr>
      <w:tr w:rsidR="00047B3E" w14:paraId="2D9D8CC2" w14:textId="77777777" w:rsidTr="00327068">
        <w:tc>
          <w:tcPr>
            <w:tcW w:w="0" w:type="auto"/>
            <w:vAlign w:val="center"/>
          </w:tcPr>
          <w:p w14:paraId="150EBB7F" w14:textId="23350B71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67</w:t>
            </w:r>
          </w:p>
        </w:tc>
        <w:tc>
          <w:tcPr>
            <w:tcW w:w="0" w:type="auto"/>
            <w:vAlign w:val="center"/>
          </w:tcPr>
          <w:p w14:paraId="713BA73D" w14:textId="10B2670D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188BC088" w14:textId="189B4EFC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2</w:t>
            </w:r>
          </w:p>
        </w:tc>
        <w:tc>
          <w:tcPr>
            <w:tcW w:w="0" w:type="auto"/>
            <w:vAlign w:val="center"/>
          </w:tcPr>
          <w:p w14:paraId="4465CE23" w14:textId="2E1DDC11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097</w:t>
            </w:r>
          </w:p>
        </w:tc>
        <w:tc>
          <w:tcPr>
            <w:tcW w:w="0" w:type="auto"/>
            <w:vAlign w:val="center"/>
          </w:tcPr>
          <w:p w14:paraId="10A1FF6A" w14:textId="67D6550A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31D05229" w14:textId="43967FF2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942" w:type="dxa"/>
            <w:vAlign w:val="center"/>
          </w:tcPr>
          <w:p w14:paraId="1FECC1C4" w14:textId="58233835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9</w:t>
            </w:r>
          </w:p>
        </w:tc>
        <w:tc>
          <w:tcPr>
            <w:tcW w:w="1134" w:type="dxa"/>
            <w:vAlign w:val="center"/>
          </w:tcPr>
          <w:p w14:paraId="58D251FF" w14:textId="42633ED0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366A</w:t>
            </w:r>
          </w:p>
        </w:tc>
        <w:tc>
          <w:tcPr>
            <w:tcW w:w="1417" w:type="dxa"/>
            <w:vAlign w:val="center"/>
          </w:tcPr>
          <w:p w14:paraId="17A07CA8" w14:textId="7959BB33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02DAE46B" w14:textId="07D68DCE" w:rsidR="00047B3E" w:rsidRDefault="00E51E17" w:rsidP="00047B3E">
            <w:pPr>
              <w:jc w:val="center"/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B2 cap-binding region with m</w:t>
            </w:r>
            <w:r w:rsidRPr="00106434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GTP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545-9985","author":[{"dropping-particle":"","family":"Guilligay","given":"Delphine","non-dropping-particle":"","parse-names":false,"suffix":""},{"dropping-particle":"","family":"Tarendeau","given":"Franck","non-dropping-particle":"","parse-names":false,"suffix":""},{"dropping-particle":"","family":"Resa-Infante","given":"Patricia","non-dropping-particle":"","parse-names":false,"suffix":""},{"dropping-particle":"","family":"Coloma","given":"Rocío","non-dropping-particle":"","parse-names":false,"suffix":""},{"dropping-particle":"","family":"Crepin","given":"Thibaut","non-dropping-particle":"","parse-names":false,"suffix":""},{"dropping-particle":"","family":"Sehr","given":"Peter","non-dropping-particle":"","parse-names":false,"suffix":""},{"dropping-particle":"","family":"Lewis","given":"Joe","non-dropping-particle":"","parse-names":false,"suffix":""},{"dropping-particle":"","family":"Ruigrok","given":"Rob W H","non-dropping-particle":"","parse-names":false,"suffix":""},{"dropping-particle":"","family":"Ortin","given":"Juan","non-dropping-particle":"","parse-names":false,"suffix":""},{"dropping-particle":"","family":"Hart","given":"Darren J","non-dropping-particle":"","parse-names":false,"suffix":""}],"container-title":"Nature structural &amp; molecular biology","id":"ITEM-1","issue":"5","issued":{"date-parts":[["2008"]]},"page":"500","publisher":"Nature Publishing Group","title":"The structural basis for cap binding by influenza virus polymerase subunit PB2","type":"article-journal","volume":"15"},"uris":["http://www.mendeley.com/documents/?uuid=de3441e8-98fc-4128-84a8-2cb4ced29977"]}],"mendeley":{"formattedCitation":"(Guilligay et al., 2008)","plainTextFormattedCitation":"(Guilligay et al., 2008)","previouslyFormattedCitation":"[42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Guilligay et al., 2008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227996DE" w14:textId="7288F89D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 transportation, transcription and replication</w:t>
            </w:r>
          </w:p>
        </w:tc>
      </w:tr>
      <w:tr w:rsidR="00047B3E" w14:paraId="2D35D953" w14:textId="77777777" w:rsidTr="00327068">
        <w:tc>
          <w:tcPr>
            <w:tcW w:w="0" w:type="auto"/>
            <w:vAlign w:val="center"/>
          </w:tcPr>
          <w:p w14:paraId="102DAB3F" w14:textId="4504ACB1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79</w:t>
            </w:r>
          </w:p>
        </w:tc>
        <w:tc>
          <w:tcPr>
            <w:tcW w:w="0" w:type="auto"/>
            <w:vAlign w:val="center"/>
          </w:tcPr>
          <w:p w14:paraId="430F4F47" w14:textId="1951B278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3D6123E5" w14:textId="1931DFD5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2</w:t>
            </w:r>
          </w:p>
        </w:tc>
        <w:tc>
          <w:tcPr>
            <w:tcW w:w="0" w:type="auto"/>
            <w:vAlign w:val="center"/>
          </w:tcPr>
          <w:p w14:paraId="52AADE82" w14:textId="4A903CF6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216</w:t>
            </w:r>
          </w:p>
        </w:tc>
        <w:tc>
          <w:tcPr>
            <w:tcW w:w="0" w:type="auto"/>
            <w:vAlign w:val="center"/>
          </w:tcPr>
          <w:p w14:paraId="002704A9" w14:textId="24896149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73EA7C4B" w14:textId="7FB74146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942" w:type="dxa"/>
            <w:vAlign w:val="center"/>
          </w:tcPr>
          <w:p w14:paraId="05AF2C3B" w14:textId="5A303F90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2</w:t>
            </w:r>
          </w:p>
        </w:tc>
        <w:tc>
          <w:tcPr>
            <w:tcW w:w="1134" w:type="dxa"/>
            <w:vAlign w:val="center"/>
          </w:tcPr>
          <w:p w14:paraId="2C409359" w14:textId="746D91B1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R739L</w:t>
            </w:r>
          </w:p>
        </w:tc>
        <w:tc>
          <w:tcPr>
            <w:tcW w:w="1417" w:type="dxa"/>
            <w:vAlign w:val="center"/>
          </w:tcPr>
          <w:p w14:paraId="446194D9" w14:textId="026F8E0A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6E9828AA" w14:textId="08B6DD81" w:rsidR="00047B3E" w:rsidRDefault="00E51E17" w:rsidP="00047B3E">
            <w:pPr>
              <w:jc w:val="center"/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PB2 n</w:t>
            </w:r>
            <w:r w:rsidRPr="00106434">
              <w:rPr>
                <w:rFonts w:ascii="Times New Roman" w:hAnsi="Times New Roman" w:cs="Times New Roman"/>
                <w:sz w:val="16"/>
                <w:szCs w:val="16"/>
              </w:rPr>
              <w:t>uclear localizatio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reg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Mukaigawa","given":"J","non-dropping-particle":"","parse-names":false,"suffix":""},{"dropping-particle":"","family":"Nayak","given":"DEBI P","non-dropping-particle":"","parse-names":false,"suffix":""}],"container-title":"Journal of virology","id":"ITEM-1","issue":"1","issued":{"date-parts":[["1991"]]},"page":"245-253","publisher":"Am Soc Microbiol","title":"Two signals mediate nuclear localization of influenza virus (A/WSN/33) polymerase basic protein 2.","type":"article-journal","volume":"65"},"uris":["http://www.mendeley.com/documents/?uuid=a3e2a1d2-f90f-4d47-b411-2075811c75c1"]}],"mendeley":{"formattedCitation":"(Mukaigawa &amp; Nayak, 1991)","plainTextFormattedCitation":"(Mukaigawa &amp; Nayak, 1991)","previouslyFormattedCitation":"[43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Mukaigawa &amp; Nayak, 1991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5E5CE7CF" w14:textId="0BB68DDC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 transportation, transcription and replication</w:t>
            </w:r>
          </w:p>
        </w:tc>
      </w:tr>
      <w:tr w:rsidR="00E51E17" w14:paraId="54984D5D" w14:textId="77777777" w:rsidTr="00E51E17">
        <w:tc>
          <w:tcPr>
            <w:tcW w:w="0" w:type="auto"/>
            <w:vAlign w:val="center"/>
          </w:tcPr>
          <w:p w14:paraId="05DF18ED" w14:textId="5F61D672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81</w:t>
            </w:r>
          </w:p>
        </w:tc>
        <w:tc>
          <w:tcPr>
            <w:tcW w:w="0" w:type="auto"/>
            <w:vAlign w:val="center"/>
          </w:tcPr>
          <w:p w14:paraId="5ACBF26B" w14:textId="06DFA99F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5D1FE729" w14:textId="2964B064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2</w:t>
            </w:r>
          </w:p>
        </w:tc>
        <w:tc>
          <w:tcPr>
            <w:tcW w:w="0" w:type="auto"/>
            <w:vAlign w:val="center"/>
          </w:tcPr>
          <w:p w14:paraId="2BF3E623" w14:textId="1A7F7978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985</w:t>
            </w:r>
          </w:p>
        </w:tc>
        <w:tc>
          <w:tcPr>
            <w:tcW w:w="0" w:type="auto"/>
            <w:vAlign w:val="center"/>
          </w:tcPr>
          <w:p w14:paraId="46D0A92D" w14:textId="456602A3" w:rsidR="00E51E17" w:rsidRPr="00D904AF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4DF702BB" w14:textId="34501CE2" w:rsidR="00E51E17" w:rsidRPr="00D904AF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942" w:type="dxa"/>
            <w:vAlign w:val="center"/>
          </w:tcPr>
          <w:p w14:paraId="1830A28B" w14:textId="08037040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4</w:t>
            </w:r>
          </w:p>
        </w:tc>
        <w:tc>
          <w:tcPr>
            <w:tcW w:w="1134" w:type="dxa"/>
            <w:vAlign w:val="center"/>
          </w:tcPr>
          <w:p w14:paraId="1CD86379" w14:textId="2A7B353A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329A</w:t>
            </w:r>
          </w:p>
        </w:tc>
        <w:tc>
          <w:tcPr>
            <w:tcW w:w="1417" w:type="dxa"/>
            <w:vAlign w:val="center"/>
          </w:tcPr>
          <w:p w14:paraId="346CDC8B" w14:textId="0CA8C883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</w:tcPr>
          <w:p w14:paraId="4F559431" w14:textId="606B089D" w:rsidR="00E51E17" w:rsidRDefault="00E51E17" w:rsidP="00E51E17">
            <w:pPr>
              <w:jc w:val="center"/>
            </w:pPr>
            <w:r w:rsidRPr="008436D2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t>B2 cap-binding region with m</w:t>
            </w:r>
            <w:r w:rsidRPr="008436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7</w: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t xml:space="preserve">GTP </w: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545-9985","author":[{"dropping-particle":"","family":"Guilligay","given":"Delphine","non-dropping-particle":"","parse-names":false,"suffix":""},{"dropping-particle":"","family":"Tarendeau","given":"Franck","non-dropping-particle":"","parse-names":false,"suffix":""},{"dropping-particle":"","family":"Resa-Infante","given":"Patricia","non-dropping-particle":"","parse-names":false,"suffix":""},{"dropping-particle":"","family":"Coloma","given":"Rocío","non-dropping-particle":"","parse-names":false,"suffix":""},{"dropping-particle":"","family":"Crepin","given":"Thibaut","non-dropping-particle":"","parse-names":false,"suffix":""},{"dropping-particle":"","family":"Sehr","given":"Peter","non-dropping-particle":"","parse-names":false,"suffix":""},{"dropping-particle":"","family":"Lewis","given":"Joe","non-dropping-particle":"","parse-names":false,"suffix":""},{"dropping-particle":"","family":"Ruigrok","given":"Rob W H","non-dropping-particle":"","parse-names":false,"suffix":""},{"dropping-particle":"","family":"Ortin","given":"Juan","non-dropping-particle":"","parse-names":false,"suffix":""},{"dropping-particle":"","family":"Hart","given":"Darren J","non-dropping-particle":"","parse-names":false,"suffix":""}],"container-title":"Nature structural &amp; molecular biology","id":"ITEM-1","issue":"5","issued":{"date-parts":[["2008"]]},"page":"500","publisher":"Nature Publishing Group","title":"The structural basis for cap binding by influenza virus polymerase subunit PB2","type":"article-journal","volume":"15"},"uris":["http://www.mendeley.com/documents/?uuid=de3441e8-98fc-4128-84a8-2cb4ced29977"]}],"mendeley":{"formattedCitation":"(Guilligay et al., 2008)","plainTextFormattedCitation":"(Guilligay et al., 2008)","previouslyFormattedCitation":"[42]"},"properties":{"noteIndex":0},"schema":"https://github.com/citation-style-language/schema/raw/master/csl-citation.json"}</w:instrTex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Guilligay et al., 2008)</w: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2122F185" w14:textId="756CD6E8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 transportation, transcription and replication</w:t>
            </w:r>
          </w:p>
        </w:tc>
      </w:tr>
      <w:tr w:rsidR="00E51E17" w14:paraId="762DF506" w14:textId="77777777" w:rsidTr="00E51E17">
        <w:tc>
          <w:tcPr>
            <w:tcW w:w="0" w:type="auto"/>
            <w:vAlign w:val="center"/>
          </w:tcPr>
          <w:p w14:paraId="71DCBEA6" w14:textId="476CAC94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81</w:t>
            </w:r>
          </w:p>
        </w:tc>
        <w:tc>
          <w:tcPr>
            <w:tcW w:w="0" w:type="auto"/>
            <w:vAlign w:val="center"/>
          </w:tcPr>
          <w:p w14:paraId="3C8AECA7" w14:textId="026C1351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38A5905F" w14:textId="16CFC725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2</w:t>
            </w:r>
          </w:p>
        </w:tc>
        <w:tc>
          <w:tcPr>
            <w:tcW w:w="0" w:type="auto"/>
            <w:vAlign w:val="center"/>
          </w:tcPr>
          <w:p w14:paraId="42A04DD9" w14:textId="2763AABD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027</w:t>
            </w:r>
          </w:p>
        </w:tc>
        <w:tc>
          <w:tcPr>
            <w:tcW w:w="0" w:type="auto"/>
            <w:vAlign w:val="center"/>
          </w:tcPr>
          <w:p w14:paraId="1AD766A9" w14:textId="75800E3D" w:rsidR="00E51E17" w:rsidRPr="00D904AF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548A194A" w14:textId="0070C6B9" w:rsidR="00E51E17" w:rsidRPr="00D904AF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942" w:type="dxa"/>
            <w:vAlign w:val="center"/>
          </w:tcPr>
          <w:p w14:paraId="50F9190D" w14:textId="06F6012C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1134" w:type="dxa"/>
            <w:vAlign w:val="center"/>
          </w:tcPr>
          <w:p w14:paraId="7F42FA82" w14:textId="53B5CAB6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E343K</w:t>
            </w:r>
          </w:p>
        </w:tc>
        <w:tc>
          <w:tcPr>
            <w:tcW w:w="1417" w:type="dxa"/>
            <w:vAlign w:val="center"/>
          </w:tcPr>
          <w:p w14:paraId="479157EB" w14:textId="422109E1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</w:tcPr>
          <w:p w14:paraId="2DE6B49A" w14:textId="2E9BBB1B" w:rsidR="00E51E17" w:rsidRDefault="00E51E17" w:rsidP="00E51E17">
            <w:pPr>
              <w:jc w:val="center"/>
            </w:pPr>
            <w:r w:rsidRPr="008436D2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t>B2 cap-binding region with m</w:t>
            </w:r>
            <w:r w:rsidRPr="008436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7</w: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t xml:space="preserve">GTP </w: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545-9985","author":[{"dropping-particle":"","family":"Guilligay","given":"Delphine","non-dropping-particle":"","parse-names":false,"suffix":""},{"dropping-particle":"","family":"Tarendeau","given":"Franck","non-dropping-particle":"","parse-names":false,"suffix":""},{"dropping-particle":"","family":"Resa-Infante","given":"Patricia","non-dropping-particle":"","parse-names":false,"suffix":""},{"dropping-particle":"","family":"Coloma","given":"Rocío","non-dropping-particle":"","parse-names":false,"suffix":""},{"dropping-particle":"","family":"Crepin","given":"Thibaut","non-dropping-particle":"","parse-names":false,"suffix":""},{"dropping-particle":"","family":"Sehr","given":"Peter","non-dropping-particle":"","parse-names":false,"suffix":""},{"dropping-particle":"","family":"Lewis","given":"Joe","non-dropping-particle":"","parse-names":false,"suffix":""},{"dropping-particle":"","family":"Ruigrok","given":"Rob W H","non-dropping-particle":"","parse-names":false,"suffix":""},{"dropping-particle":"","family":"Ortin","given":"Juan","non-dropping-particle":"","parse-names":false,"suffix":""},{"dropping-particle":"","family":"Hart","given":"Darren J","non-dropping-particle":"","parse-names":false,"suffix":""}],"container-title":"Nature structural &amp; molecular biology","id":"ITEM-1","issue":"5","issued":{"date-parts":[["2008"]]},"page":"500","publisher":"Nature Publishing Group","title":"The structural basis for cap binding by influenza virus polymerase subunit PB2","type":"article-journal","volume":"15"},"uris":["http://www.mendeley.com/documents/?uuid=de3441e8-98fc-4128-84a8-2cb4ced29977"]}],"mendeley":{"formattedCitation":"(Guilligay et al., 2008)","plainTextFormattedCitation":"(Guilligay et al., 2008)","previouslyFormattedCitation":"[42]"},"properties":{"noteIndex":0},"schema":"https://github.com/citation-style-language/schema/raw/master/csl-citation.json"}</w:instrTex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Guilligay et al., 2008)</w: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06AB56CF" w14:textId="6B7D8601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 transportation, transcription and replication</w:t>
            </w:r>
          </w:p>
        </w:tc>
      </w:tr>
      <w:tr w:rsidR="00E51E17" w14:paraId="45B68C83" w14:textId="77777777" w:rsidTr="00E51E17">
        <w:tc>
          <w:tcPr>
            <w:tcW w:w="0" w:type="auto"/>
            <w:vAlign w:val="center"/>
          </w:tcPr>
          <w:p w14:paraId="5C1DDF5D" w14:textId="2F258973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81</w:t>
            </w:r>
          </w:p>
        </w:tc>
        <w:tc>
          <w:tcPr>
            <w:tcW w:w="0" w:type="auto"/>
            <w:vAlign w:val="center"/>
          </w:tcPr>
          <w:p w14:paraId="010EDA1E" w14:textId="7EC470A5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31D25085" w14:textId="3C178F9D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2</w:t>
            </w:r>
          </w:p>
        </w:tc>
        <w:tc>
          <w:tcPr>
            <w:tcW w:w="0" w:type="auto"/>
            <w:vAlign w:val="center"/>
          </w:tcPr>
          <w:p w14:paraId="6C67CAD1" w14:textId="3599ECB4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079</w:t>
            </w:r>
          </w:p>
        </w:tc>
        <w:tc>
          <w:tcPr>
            <w:tcW w:w="0" w:type="auto"/>
            <w:vAlign w:val="center"/>
          </w:tcPr>
          <w:p w14:paraId="64DCAAB9" w14:textId="4CAF30FF" w:rsidR="00E51E17" w:rsidRPr="00D904AF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008E67EF" w14:textId="018458AA" w:rsidR="00E51E17" w:rsidRPr="00D904AF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942" w:type="dxa"/>
            <w:vAlign w:val="center"/>
          </w:tcPr>
          <w:p w14:paraId="7235DE70" w14:textId="2697B81F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1</w:t>
            </w:r>
          </w:p>
        </w:tc>
        <w:tc>
          <w:tcPr>
            <w:tcW w:w="1134" w:type="dxa"/>
            <w:vAlign w:val="center"/>
          </w:tcPr>
          <w:p w14:paraId="17A36BBF" w14:textId="002E7D64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Y360C</w:t>
            </w:r>
          </w:p>
        </w:tc>
        <w:tc>
          <w:tcPr>
            <w:tcW w:w="1417" w:type="dxa"/>
            <w:vAlign w:val="center"/>
          </w:tcPr>
          <w:p w14:paraId="7369438B" w14:textId="0884E7BB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</w:tcPr>
          <w:p w14:paraId="28511E70" w14:textId="4E3D539D" w:rsidR="00E51E17" w:rsidRDefault="00E51E17" w:rsidP="00E51E17">
            <w:pPr>
              <w:jc w:val="center"/>
            </w:pPr>
            <w:r w:rsidRPr="008436D2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t>B2 cap-binding region with m</w:t>
            </w:r>
            <w:r w:rsidRPr="008436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7</w: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t xml:space="preserve">GTP </w: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545-9985","author":[{"dropping-particle":"","family":"Guilligay","given":"Delphine","non-dropping-particle":"","parse-names":false,"suffix":""},{"dropping-particle":"","family":"Tarendeau","given":"Franck","non-dropping-particle":"","parse-names":false,"suffix":""},{"dropping-particle":"","family":"Resa-Infante","given":"Patricia","non-dropping-particle":"","parse-names":false,"suffix":""},{"dropping-particle":"","family":"Coloma","given":"Rocío","non-dropping-particle":"","parse-names":false,"suffix":""},{"dropping-particle":"","family":"Crepin","given":"Thibaut","non-dropping-particle":"","parse-names":false,"suffix":""},{"dropping-particle":"","family":"Sehr","given":"Peter","non-dropping-particle":"","parse-names":false,"suffix":""},{"dropping-particle":"","family":"Lewis","given":"Joe","non-dropping-particle":"","parse-names":false,"suffix":""},{"dropping-particle":"","family":"Ruigrok","given":"Rob W H","non-dropping-particle":"","parse-names":false,"suffix":""},{"dropping-particle":"","family":"Ortin","given":"Juan","non-dropping-particle":"","parse-names":false,"suffix":""},{"dropping-particle":"","family":"Hart","given":"Darren J","non-dropping-particle":"","parse-names":false,"suffix":""}],"container-title":"Nature structural &amp; molecular biology","id":"ITEM-1","issue":"5","issued":{"date-parts":[["2008"]]},"page":"500","publisher":"Nature Publishing Group","title":"The structural basis for cap binding by influenza virus polymerase subunit PB2","type":"article-journal","volume":"15"},"uris":["http://www.mendeley.com/documents/?uuid=de3441e8-98fc-4128-84a8-2cb4ced29977"]}],"mendeley":{"formattedCitation":"(Guilligay et al., 2008)","plainTextFormattedCitation":"(Guilligay et al., 2008)","previouslyFormattedCitation":"[42]"},"properties":{"noteIndex":0},"schema":"https://github.com/citation-style-language/schema/raw/master/csl-citation.json"}</w:instrTex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Guilligay et al., 2008)</w: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4B097ABD" w14:textId="498ABACA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 transportation, transcription and replication</w:t>
            </w:r>
          </w:p>
        </w:tc>
      </w:tr>
      <w:tr w:rsidR="00E51E17" w14:paraId="36589432" w14:textId="77777777" w:rsidTr="00E51E17">
        <w:tc>
          <w:tcPr>
            <w:tcW w:w="0" w:type="auto"/>
            <w:vAlign w:val="center"/>
          </w:tcPr>
          <w:p w14:paraId="07394DFE" w14:textId="4E16D8E4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4481</w:t>
            </w:r>
          </w:p>
        </w:tc>
        <w:tc>
          <w:tcPr>
            <w:tcW w:w="0" w:type="auto"/>
            <w:vAlign w:val="center"/>
          </w:tcPr>
          <w:p w14:paraId="3C71B8EE" w14:textId="2DD33FD5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71D04A04" w14:textId="6EED4436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2</w:t>
            </w:r>
          </w:p>
        </w:tc>
        <w:tc>
          <w:tcPr>
            <w:tcW w:w="0" w:type="auto"/>
            <w:vAlign w:val="center"/>
          </w:tcPr>
          <w:p w14:paraId="5EB46733" w14:textId="6D1A7946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088</w:t>
            </w:r>
          </w:p>
        </w:tc>
        <w:tc>
          <w:tcPr>
            <w:tcW w:w="0" w:type="auto"/>
            <w:vAlign w:val="center"/>
          </w:tcPr>
          <w:p w14:paraId="49E7F129" w14:textId="77F783C5" w:rsidR="00E51E17" w:rsidRPr="00D904AF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621B7F5E" w14:textId="4D4A20BD" w:rsidR="00E51E17" w:rsidRPr="00D904AF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942" w:type="dxa"/>
            <w:vAlign w:val="center"/>
          </w:tcPr>
          <w:p w14:paraId="53F2324E" w14:textId="257F4D83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1134" w:type="dxa"/>
            <w:vAlign w:val="center"/>
          </w:tcPr>
          <w:p w14:paraId="0D80CF87" w14:textId="128D0D91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F363S</w:t>
            </w:r>
          </w:p>
        </w:tc>
        <w:tc>
          <w:tcPr>
            <w:tcW w:w="1417" w:type="dxa"/>
            <w:vAlign w:val="center"/>
          </w:tcPr>
          <w:p w14:paraId="21A624D1" w14:textId="6DBAA3CF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</w:tcPr>
          <w:p w14:paraId="7DDF374B" w14:textId="5C560C4D" w:rsidR="00E51E17" w:rsidRDefault="00E51E17" w:rsidP="00E51E17">
            <w:pPr>
              <w:jc w:val="center"/>
            </w:pPr>
            <w:r w:rsidRPr="008436D2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t>B2 cap-binding region with m</w:t>
            </w:r>
            <w:r w:rsidRPr="008436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7</w: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t xml:space="preserve">GTP </w: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545-9985","author":[{"dropping-particle":"","family":"Guilligay","given":"Delphine","non-dropping-particle":"","parse-names":false,"suffix":""},{"dropping-particle":"","family":"Tarendeau","given":"Franck","non-dropping-particle":"","parse-names":false,"suffix":""},{"dropping-particle":"","family":"Resa-Infante","given":"Patricia","non-dropping-particle":"","parse-names":false,"suffix":""},{"dropping-particle":"","family":"Coloma","given":"Rocío","non-dropping-particle":"","parse-names":false,"suffix":""},{"dropping-particle":"","family":"Crepin","given":"Thibaut","non-dropping-particle":"","parse-names":false,"suffix":""},{"dropping-particle":"","family":"Sehr","given":"Peter","non-dropping-particle":"","parse-names":false,"suffix":""},{"dropping-particle":"","family":"Lewis","given":"Joe","non-dropping-particle":"","parse-names":false,"suffix":""},{"dropping-particle":"","family":"Ruigrok","given":"Rob W H","non-dropping-particle":"","parse-names":false,"suffix":""},{"dropping-particle":"","family":"Ortin","given":"Juan","non-dropping-particle":"","parse-names":false,"suffix":""},{"dropping-particle":"","family":"Hart","given":"Darren J","non-dropping-particle":"","parse-names":false,"suffix":""}],"container-title":"Nature structural &amp; molecular biology","id":"ITEM-1","issue":"5","issued":{"date-parts":[["2008"]]},"page":"500","publisher":"Nature Publishing Group","title":"The structural basis for cap binding by influenza virus polymerase subunit PB2","type":"article-journal","volume":"15"},"uris":["http://www.mendeley.com/documents/?uuid=de3441e8-98fc-4128-84a8-2cb4ced29977"]}],"mendeley":{"formattedCitation":"(Guilligay et al., 2008)","plainTextFormattedCitation":"(Guilligay et al., 2008)","previouslyFormattedCitation":"[42]"},"properties":{"noteIndex":0},"schema":"https://github.com/citation-style-language/schema/raw/master/csl-citation.json"}</w:instrTex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Guilligay et al., 2008)</w: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7759427C" w14:textId="6A2CBCE9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 transportation, transcription and replication</w:t>
            </w:r>
          </w:p>
        </w:tc>
      </w:tr>
      <w:tr w:rsidR="00047B3E" w14:paraId="66EF28F0" w14:textId="77777777" w:rsidTr="00327068">
        <w:tc>
          <w:tcPr>
            <w:tcW w:w="0" w:type="auto"/>
            <w:vAlign w:val="center"/>
          </w:tcPr>
          <w:p w14:paraId="7F3A1375" w14:textId="5D8B940B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86</w:t>
            </w:r>
          </w:p>
        </w:tc>
        <w:tc>
          <w:tcPr>
            <w:tcW w:w="0" w:type="auto"/>
            <w:vAlign w:val="center"/>
          </w:tcPr>
          <w:p w14:paraId="720972C7" w14:textId="4EE4D6BE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6F851F1F" w14:textId="1F5EC514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2</w:t>
            </w:r>
          </w:p>
        </w:tc>
        <w:tc>
          <w:tcPr>
            <w:tcW w:w="0" w:type="auto"/>
            <w:vAlign w:val="center"/>
          </w:tcPr>
          <w:p w14:paraId="6107D894" w14:textId="2BAB6200" w:rsidR="00047B3E" w:rsidRPr="00150D98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9</w:t>
            </w:r>
          </w:p>
        </w:tc>
        <w:tc>
          <w:tcPr>
            <w:tcW w:w="0" w:type="auto"/>
            <w:vAlign w:val="center"/>
          </w:tcPr>
          <w:p w14:paraId="050C8A66" w14:textId="6D87144D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4D261C5B" w14:textId="2FD6D3BB" w:rsidR="00047B3E" w:rsidRPr="00D904AF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942" w:type="dxa"/>
            <w:vAlign w:val="center"/>
          </w:tcPr>
          <w:p w14:paraId="4A1ABCD4" w14:textId="1FCD62AC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5.4</w:t>
            </w:r>
          </w:p>
        </w:tc>
        <w:tc>
          <w:tcPr>
            <w:tcW w:w="1134" w:type="dxa"/>
            <w:vAlign w:val="center"/>
          </w:tcPr>
          <w:p w14:paraId="7ECAEED3" w14:textId="484E3BE8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L10Q</w:t>
            </w:r>
          </w:p>
        </w:tc>
        <w:tc>
          <w:tcPr>
            <w:tcW w:w="1417" w:type="dxa"/>
            <w:vAlign w:val="center"/>
          </w:tcPr>
          <w:p w14:paraId="4A38FE60" w14:textId="2C2B22DA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07838E1B" w14:textId="21B6824A" w:rsidR="00047B3E" w:rsidRDefault="00E51E17" w:rsidP="00047B3E">
            <w:pPr>
              <w:jc w:val="center"/>
            </w:pPr>
            <w:r w:rsidRPr="008A2408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8A2408"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 w:rsidRPr="008A2408">
              <w:rPr>
                <w:rFonts w:ascii="Times New Roman" w:hAnsi="Times New Roman" w:cs="Times New Roman"/>
                <w:sz w:val="16"/>
                <w:szCs w:val="16"/>
              </w:rPr>
              <w:t xml:space="preserve"> (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N</w:t>
            </w:r>
            <w:r w:rsidRPr="008A2408">
              <w:rPr>
                <w:rFonts w:ascii="Times New Roman" w:hAnsi="Times New Roman" w:cs="Times New Roman"/>
                <w:sz w:val="16"/>
                <w:szCs w:val="16"/>
              </w:rPr>
              <w:t xml:space="preserve">-terminal)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Pr="008A2408">
              <w:rPr>
                <w:rFonts w:ascii="Times New Roman" w:hAnsi="Times New Roman" w:cs="Times New Roman"/>
                <w:sz w:val="16"/>
                <w:szCs w:val="16"/>
              </w:rPr>
              <w:t xml:space="preserve"> PB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 w:rsidRPr="008A2408">
              <w:rPr>
                <w:rFonts w:ascii="Times New Roman" w:hAnsi="Times New Roman" w:cs="Times New Roman"/>
                <w:sz w:val="16"/>
                <w:szCs w:val="16"/>
              </w:rPr>
              <w:t xml:space="preserve"> (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C</w:t>
            </w:r>
            <w:r w:rsidRPr="008A2408">
              <w:rPr>
                <w:rFonts w:ascii="Times New Roman" w:hAnsi="Times New Roman" w:cs="Times New Roman"/>
                <w:sz w:val="16"/>
                <w:szCs w:val="16"/>
              </w:rPr>
              <w:t>-terminal) binding regio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261-4189","author":[{"dropping-particle":"","family":"Sugiyama","given":"Kanako","non-dropping-particle":"","parse-names":false,"suffix":""},{"dropping-particle":"","family":"Obayashi","given":"Eiji","non-dropping-particle":"","parse-names":false,"suffix":""},{"dropping-particle":"","family":"Kawaguchi","given":"Atsushi","non-dropping-particle":"","parse-names":false,"suffix":""},{"dropping-particle":"","family":"Suzuki","given":"Yukari","non-dropping-particle":"","parse-names":false,"suffix":""},{"dropping-particle":"","family":"Tame","given":"Jeremy R H","non-dropping-particle":"","parse-names":false,"suffix":""},{"dropping-particle":"","family":"Nagata","given":"Kyosuke","non-drop</w:instrText>
            </w:r>
            <w:r w:rsidR="007259A9">
              <w:rPr>
                <w:rFonts w:ascii="Times New Roman" w:hAnsi="Times New Roman" w:cs="Times New Roman" w:hint="eastAsia"/>
                <w:sz w:val="16"/>
                <w:szCs w:val="16"/>
              </w:rPr>
              <w:instrText>ping-particle":"","parse-names":false,"suffix":""},{"dropping-particle":"","family":"Park","given":"Sam</w:instrText>
            </w:r>
            <w:r w:rsidR="007259A9">
              <w:rPr>
                <w:rFonts w:ascii="Times New Roman" w:hAnsi="Times New Roman" w:cs="Times New Roman" w:hint="eastAsia"/>
                <w:sz w:val="16"/>
                <w:szCs w:val="16"/>
              </w:rPr>
              <w:instrText>‐</w:instrText>
            </w:r>
            <w:r w:rsidR="007259A9">
              <w:rPr>
                <w:rFonts w:ascii="Times New Roman" w:hAnsi="Times New Roman" w:cs="Times New Roman" w:hint="eastAsia"/>
                <w:sz w:val="16"/>
                <w:szCs w:val="16"/>
              </w:rPr>
              <w:instrText>Yong","non-dropping-particle":"","parse-names":false,"suffix":""}],"container-title":"The EMBO journal","id":"ITEM-1","issue":"12","issued":{"date-part</w:instrText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s":[["2009"]]},"page":"1803-1811","publisher":"John Wiley &amp; Sons, Ltd Chichester, UK","title":"Structural insight into the essential PB1–PB2 subunit contact of the influenza virus RNA polymerase","type":"article-journal","volume":"28"},"uris":["http://www.mendeley.com/documents/?uuid=4e79b26a-6a1b-4f05-bbb0-1008385bf92d"]}],"mendeley":{"formattedCitation":"(Sugiyama et al., 2009)","plainTextFormattedCitation":"(Sugiyama et al., 2009)","previouslyFormattedCitation":"[38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Sugiyama et al., 2009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5CEF647E" w14:textId="51581534" w:rsidR="00047B3E" w:rsidRPr="00B16E9D" w:rsidRDefault="00047B3E" w:rsidP="00047B3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E51E17" w14:paraId="27B78744" w14:textId="77777777" w:rsidTr="00327068">
        <w:tc>
          <w:tcPr>
            <w:tcW w:w="0" w:type="auto"/>
            <w:vAlign w:val="center"/>
          </w:tcPr>
          <w:p w14:paraId="00026000" w14:textId="4EBB5571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86</w:t>
            </w:r>
          </w:p>
        </w:tc>
        <w:tc>
          <w:tcPr>
            <w:tcW w:w="0" w:type="auto"/>
            <w:vAlign w:val="center"/>
          </w:tcPr>
          <w:p w14:paraId="7629872F" w14:textId="28F8609B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32341634" w14:textId="11BB54AE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2</w:t>
            </w:r>
          </w:p>
        </w:tc>
        <w:tc>
          <w:tcPr>
            <w:tcW w:w="0" w:type="auto"/>
            <w:vAlign w:val="center"/>
          </w:tcPr>
          <w:p w14:paraId="1344A189" w14:textId="68DB5F4E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82</w:t>
            </w:r>
          </w:p>
        </w:tc>
        <w:tc>
          <w:tcPr>
            <w:tcW w:w="0" w:type="auto"/>
            <w:vAlign w:val="center"/>
          </w:tcPr>
          <w:p w14:paraId="4AF5B3AD" w14:textId="7222B200" w:rsidR="00E51E17" w:rsidRPr="00D904AF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4EFAC272" w14:textId="5F8568BA" w:rsidR="00E51E17" w:rsidRPr="00D904AF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942" w:type="dxa"/>
            <w:vAlign w:val="center"/>
          </w:tcPr>
          <w:p w14:paraId="05027E03" w14:textId="254F3049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2</w:t>
            </w:r>
          </w:p>
        </w:tc>
        <w:tc>
          <w:tcPr>
            <w:tcW w:w="1134" w:type="dxa"/>
            <w:vAlign w:val="center"/>
          </w:tcPr>
          <w:p w14:paraId="4BA8F076" w14:textId="7C5D1F61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28V</w:t>
            </w:r>
          </w:p>
        </w:tc>
        <w:tc>
          <w:tcPr>
            <w:tcW w:w="1417" w:type="dxa"/>
            <w:vAlign w:val="center"/>
          </w:tcPr>
          <w:p w14:paraId="2B1DC1A0" w14:textId="0DE4D958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2F99DA0A" w14:textId="339019C1" w:rsidR="00E51E17" w:rsidRDefault="00E51E17" w:rsidP="00E51E17">
            <w:pPr>
              <w:jc w:val="center"/>
            </w:pPr>
            <w:r w:rsidRPr="008A2408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8A2408"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 w:rsidRPr="008A2408">
              <w:rPr>
                <w:rFonts w:ascii="Times New Roman" w:hAnsi="Times New Roman" w:cs="Times New Roman"/>
                <w:sz w:val="16"/>
                <w:szCs w:val="16"/>
              </w:rPr>
              <w:t xml:space="preserve"> (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N</w:t>
            </w:r>
            <w:r w:rsidRPr="008A2408">
              <w:rPr>
                <w:rFonts w:ascii="Times New Roman" w:hAnsi="Times New Roman" w:cs="Times New Roman"/>
                <w:sz w:val="16"/>
                <w:szCs w:val="16"/>
              </w:rPr>
              <w:t xml:space="preserve">-terminal)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Pr="008A2408">
              <w:rPr>
                <w:rFonts w:ascii="Times New Roman" w:hAnsi="Times New Roman" w:cs="Times New Roman"/>
                <w:sz w:val="16"/>
                <w:szCs w:val="16"/>
              </w:rPr>
              <w:t xml:space="preserve"> PB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 w:rsidRPr="008A2408">
              <w:rPr>
                <w:rFonts w:ascii="Times New Roman" w:hAnsi="Times New Roman" w:cs="Times New Roman"/>
                <w:sz w:val="16"/>
                <w:szCs w:val="16"/>
              </w:rPr>
              <w:t xml:space="preserve"> (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C</w:t>
            </w:r>
            <w:r w:rsidRPr="008A2408">
              <w:rPr>
                <w:rFonts w:ascii="Times New Roman" w:hAnsi="Times New Roman" w:cs="Times New Roman"/>
                <w:sz w:val="16"/>
                <w:szCs w:val="16"/>
              </w:rPr>
              <w:t>-terminal) binding regio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261-4189","author":[{"dropping-particle":"","family":"Sugiyama","given":"Kanako","non-dropping-particle":"","parse-names":false,"suffix":""},{"dropping-particle":"","family":"Obayashi","given":"Eiji","non-dropping-particle":"","parse-names":false,"suffix":""},{"dropping-particle":"","family":"Kawaguchi","given":"Atsushi","non-dropping-particle":"","parse-names":false,"suffix":""},{"dropping-particle":"","family":"Suzuki","given":"Yukari","non-dropping-particle":"","parse-names":false,"suffix":""},{"dropping-particle":"","family":"Tame","given":"Jeremy R H","non-dropping-particle":"","parse-names":false,"suffix":""},{"dropping-particle":"","family":"Nagata","given":"Kyosuke","non-drop</w:instrText>
            </w:r>
            <w:r w:rsidR="007259A9">
              <w:rPr>
                <w:rFonts w:ascii="Times New Roman" w:hAnsi="Times New Roman" w:cs="Times New Roman" w:hint="eastAsia"/>
                <w:sz w:val="16"/>
                <w:szCs w:val="16"/>
              </w:rPr>
              <w:instrText>ping-particle":"","parse-names":false,"suffix":""},{"dropping-particle":"","family":"Park","given":"Sam</w:instrText>
            </w:r>
            <w:r w:rsidR="007259A9">
              <w:rPr>
                <w:rFonts w:ascii="Times New Roman" w:hAnsi="Times New Roman" w:cs="Times New Roman" w:hint="eastAsia"/>
                <w:sz w:val="16"/>
                <w:szCs w:val="16"/>
              </w:rPr>
              <w:instrText>‐</w:instrText>
            </w:r>
            <w:r w:rsidR="007259A9">
              <w:rPr>
                <w:rFonts w:ascii="Times New Roman" w:hAnsi="Times New Roman" w:cs="Times New Roman" w:hint="eastAsia"/>
                <w:sz w:val="16"/>
                <w:szCs w:val="16"/>
              </w:rPr>
              <w:instrText>Yong","non-dropping-particle":"","parse-names":false,"suffix":""}],"container-title":"The EMBO journal","id":"ITEM-1","issue":"12","issued":{"date-part</w:instrText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s":[["2009"]]},"page":"1803-1811","publisher":"John Wiley &amp; Sons, Ltd Chichester, UK","title":"Structural insight into the essential PB1–PB2 subunit contact of the influenza virus RNA polymerase","type":"article-journal","volume":"28"},"uris":["http://www.mendeley.com/documents/?uuid=4e79b26a-6a1b-4f05-bbb0-1008385bf92d"]}],"mendeley":{"formattedCitation":"(Sugiyama et al., 2009)","plainTextFormattedCitation":"(Sugiyama et al., 2009)","previouslyFormattedCitation":"[38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Sugiyama et al., 2009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3C4E6CFA" w14:textId="3B324E92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/protein interaction</w:t>
            </w:r>
          </w:p>
        </w:tc>
      </w:tr>
      <w:tr w:rsidR="00E51E17" w14:paraId="3D1FAA2B" w14:textId="77777777" w:rsidTr="00327068">
        <w:tc>
          <w:tcPr>
            <w:tcW w:w="0" w:type="auto"/>
            <w:vAlign w:val="center"/>
          </w:tcPr>
          <w:p w14:paraId="46CD0A61" w14:textId="03C9BC07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86</w:t>
            </w:r>
          </w:p>
        </w:tc>
        <w:tc>
          <w:tcPr>
            <w:tcW w:w="0" w:type="auto"/>
            <w:vAlign w:val="center"/>
          </w:tcPr>
          <w:p w14:paraId="4313FA70" w14:textId="794EA6E6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707B744D" w14:textId="5AAC4477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2</w:t>
            </w:r>
          </w:p>
        </w:tc>
        <w:tc>
          <w:tcPr>
            <w:tcW w:w="0" w:type="auto"/>
            <w:vAlign w:val="center"/>
          </w:tcPr>
          <w:p w14:paraId="4B29911A" w14:textId="42E43436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205</w:t>
            </w:r>
          </w:p>
        </w:tc>
        <w:tc>
          <w:tcPr>
            <w:tcW w:w="0" w:type="auto"/>
            <w:vAlign w:val="center"/>
          </w:tcPr>
          <w:p w14:paraId="14B07847" w14:textId="381396B9" w:rsidR="00E51E17" w:rsidRPr="00D904AF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5102E980" w14:textId="1C0F7F77" w:rsidR="00E51E17" w:rsidRPr="00D904AF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942" w:type="dxa"/>
            <w:vAlign w:val="center"/>
          </w:tcPr>
          <w:p w14:paraId="77C4A5B1" w14:textId="69FC2527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3</w:t>
            </w:r>
          </w:p>
        </w:tc>
        <w:tc>
          <w:tcPr>
            <w:tcW w:w="1134" w:type="dxa"/>
            <w:vAlign w:val="center"/>
          </w:tcPr>
          <w:p w14:paraId="4E158178" w14:textId="1B89D86F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M402T</w:t>
            </w:r>
          </w:p>
        </w:tc>
        <w:tc>
          <w:tcPr>
            <w:tcW w:w="1417" w:type="dxa"/>
            <w:vAlign w:val="center"/>
          </w:tcPr>
          <w:p w14:paraId="2A14B056" w14:textId="1F72B7C6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76BDA19D" w14:textId="58214E75" w:rsidR="00E51E17" w:rsidRDefault="00B852B6" w:rsidP="00E51E17">
            <w:pPr>
              <w:jc w:val="center"/>
            </w:pPr>
            <w:r w:rsidRPr="008436D2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t>B2 cap-binding region with m</w:t>
            </w:r>
            <w:r w:rsidRPr="008436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7</w: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t xml:space="preserve">GTP </w: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545-9985","author":[{"dropping-particle":"","family":"Guilligay","given":"Delphine","non-dropping-particle":"","parse-names":false,"suffix":""},{"dropping-particle":"","family":"Tarendeau","given":"Franck","non-dropping-particle":"","parse-names":false,"suffix":""},{"dropping-particle":"","family":"Resa-Infante","given":"Patricia","non-dropping-particle":"","parse-names":false,"suffix":""},{"dropping-particle":"","family":"Coloma","given":"Rocío","non-dropping-particle":"","parse-names":false,"suffix":""},{"dropping-particle":"","family":"Crepin","given":"Thibaut","non-dropping-particle":"","parse-names":false,"suffix":""},{"dropping-particle":"","family":"Sehr","given":"Peter","non-dropping-particle":"","parse-names":false,"suffix":""},{"dropping-particle":"","family":"Lewis","given":"Joe","non-dropping-particle":"","parse-names":false,"suffix":""},{"dropping-particle":"","family":"Ruigrok","given":"Rob W H","non-dropping-particle":"","parse-names":false,"suffix":""},{"dropping-particle":"","family":"Ortin","given":"Juan","non-dropping-particle":"","parse-names":false,"suffix":""},{"dropping-particle":"","family":"Hart","given":"Darren J","non-dropping-particle":"","parse-names":false,"suffix":""}],"container-title":"Nature structural &amp; molecular biology","id":"ITEM-1","issue":"5","issued":{"date-parts":[["2008"]]},"page":"500","publisher":"Nature Publishing Group","title":"The structural basis for cap binding by influenza virus polymerase subunit PB2","type":"article-journal","volume":"15"},"uris":["http://www.mendeley.com/documents/?uuid=de3441e8-98fc-4128-84a8-2cb4ced29977"]}],"mendeley":{"formattedCitation":"(Guilligay et al., 2008)","plainTextFormattedCitation":"(Guilligay et al., 2008)","previouslyFormattedCitation":"[42]"},"properties":{"noteIndex":0},"schema":"https://github.com/citation-style-language/schema/raw/master/csl-citation.json"}</w:instrTex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Guilligay et al., 2008)</w: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63EE0416" w14:textId="13FD1959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 transportation, transcription and replication</w:t>
            </w:r>
          </w:p>
        </w:tc>
      </w:tr>
      <w:tr w:rsidR="00E51E17" w14:paraId="5E9FFA61" w14:textId="77777777" w:rsidTr="00327068">
        <w:tc>
          <w:tcPr>
            <w:tcW w:w="0" w:type="auto"/>
            <w:vAlign w:val="center"/>
          </w:tcPr>
          <w:p w14:paraId="02CFF5DD" w14:textId="6D3F0233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86</w:t>
            </w:r>
          </w:p>
        </w:tc>
        <w:tc>
          <w:tcPr>
            <w:tcW w:w="0" w:type="auto"/>
            <w:vAlign w:val="center"/>
          </w:tcPr>
          <w:p w14:paraId="7F17C246" w14:textId="30E78F39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4D84F0F7" w14:textId="1DCB7E59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2</w:t>
            </w:r>
          </w:p>
        </w:tc>
        <w:tc>
          <w:tcPr>
            <w:tcW w:w="0" w:type="auto"/>
            <w:vAlign w:val="center"/>
          </w:tcPr>
          <w:p w14:paraId="001D161E" w14:textId="47B3E5A4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483</w:t>
            </w:r>
          </w:p>
        </w:tc>
        <w:tc>
          <w:tcPr>
            <w:tcW w:w="0" w:type="auto"/>
            <w:vAlign w:val="center"/>
          </w:tcPr>
          <w:p w14:paraId="76E61CF7" w14:textId="628A0043" w:rsidR="00E51E17" w:rsidRPr="00D904AF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74F2260A" w14:textId="1999AE2E" w:rsidR="00E51E17" w:rsidRPr="00D904AF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942" w:type="dxa"/>
            <w:vAlign w:val="center"/>
          </w:tcPr>
          <w:p w14:paraId="08AA5508" w14:textId="092A31B2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.9</w:t>
            </w:r>
          </w:p>
        </w:tc>
        <w:tc>
          <w:tcPr>
            <w:tcW w:w="1134" w:type="dxa"/>
            <w:vAlign w:val="center"/>
          </w:tcPr>
          <w:p w14:paraId="098CD014" w14:textId="1240C81C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495I</w:t>
            </w:r>
          </w:p>
        </w:tc>
        <w:tc>
          <w:tcPr>
            <w:tcW w:w="1417" w:type="dxa"/>
            <w:vAlign w:val="center"/>
          </w:tcPr>
          <w:p w14:paraId="7A173D45" w14:textId="0F00E041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68966E22" w14:textId="183D0270" w:rsidR="00E51E17" w:rsidRDefault="00B852B6" w:rsidP="00E51E17">
            <w:pPr>
              <w:jc w:val="center"/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PB2 n</w:t>
            </w:r>
            <w:r w:rsidRPr="00106434">
              <w:rPr>
                <w:rFonts w:ascii="Times New Roman" w:hAnsi="Times New Roman" w:cs="Times New Roman"/>
                <w:sz w:val="16"/>
                <w:szCs w:val="16"/>
              </w:rPr>
              <w:t>uclear localizatio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reg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Mukaigawa","given":"J","non-dropping-particle":"","parse-names":false,"suffix":""},{"dropping-particle":"","family":"Nayak","given":"DEBI P","non-dropping-particle":"","parse-names":false,"suffix":""}],"container-title":"Journal of virology","id":"ITEM-1","issue":"1","issued":{"date-parts":[["1991"]]},"page":"245-253","publisher":"Am Soc Microbiol","title":"Two signals mediate nuclear localization of influenza virus (A/WSN/33) polymerase basic protein 2.","type":"article-journal","volume":"65"},"uris":["http://www.mendeley.com/documents/?uuid=a3e2a1d2-f90f-4d47-b411-2075811c75c1"]}],"mendeley":{"formattedCitation":"(Mukaigawa &amp; Nayak, 1991)","plainTextFormattedCitation":"(Mukaigawa &amp; Nayak, 1991)","previouslyFormattedCitation":"[43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Mukaigawa &amp; Nayak, 1991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6E0C081C" w14:textId="6FC22ACB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 transportation, transcription and replication</w:t>
            </w:r>
          </w:p>
        </w:tc>
      </w:tr>
      <w:tr w:rsidR="00E51E17" w14:paraId="097C518E" w14:textId="77777777" w:rsidTr="00327068">
        <w:tc>
          <w:tcPr>
            <w:tcW w:w="0" w:type="auto"/>
            <w:vAlign w:val="center"/>
          </w:tcPr>
          <w:p w14:paraId="3A553DC5" w14:textId="25445E6F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86</w:t>
            </w:r>
          </w:p>
        </w:tc>
        <w:tc>
          <w:tcPr>
            <w:tcW w:w="0" w:type="auto"/>
            <w:vAlign w:val="center"/>
          </w:tcPr>
          <w:p w14:paraId="732F82EF" w14:textId="261F35B4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00BEF8E6" w14:textId="22BACC23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2</w:t>
            </w:r>
          </w:p>
        </w:tc>
        <w:tc>
          <w:tcPr>
            <w:tcW w:w="0" w:type="auto"/>
            <w:vAlign w:val="center"/>
          </w:tcPr>
          <w:p w14:paraId="395F3C96" w14:textId="5B7D9F3D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257</w:t>
            </w:r>
          </w:p>
        </w:tc>
        <w:tc>
          <w:tcPr>
            <w:tcW w:w="0" w:type="auto"/>
            <w:vAlign w:val="center"/>
          </w:tcPr>
          <w:p w14:paraId="15A426B4" w14:textId="6338E800" w:rsidR="00E51E17" w:rsidRPr="00D904AF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556D8F05" w14:textId="37BBEC29" w:rsidR="00E51E17" w:rsidRPr="00D904AF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942" w:type="dxa"/>
            <w:vAlign w:val="center"/>
          </w:tcPr>
          <w:p w14:paraId="6714A588" w14:textId="32C13C0D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8</w:t>
            </w:r>
          </w:p>
        </w:tc>
        <w:tc>
          <w:tcPr>
            <w:tcW w:w="1134" w:type="dxa"/>
            <w:vAlign w:val="center"/>
          </w:tcPr>
          <w:p w14:paraId="1E1F2FC5" w14:textId="5A498CF9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R753G</w:t>
            </w:r>
          </w:p>
        </w:tc>
        <w:tc>
          <w:tcPr>
            <w:tcW w:w="1417" w:type="dxa"/>
            <w:vAlign w:val="center"/>
          </w:tcPr>
          <w:p w14:paraId="2D78587B" w14:textId="2FA7CF5E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7CE73E32" w14:textId="0EE448AA" w:rsidR="00E51E17" w:rsidRDefault="00B852B6" w:rsidP="00E51E17">
            <w:pPr>
              <w:jc w:val="center"/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PB2 n</w:t>
            </w:r>
            <w:r w:rsidRPr="00106434">
              <w:rPr>
                <w:rFonts w:ascii="Times New Roman" w:hAnsi="Times New Roman" w:cs="Times New Roman"/>
                <w:sz w:val="16"/>
                <w:szCs w:val="16"/>
              </w:rPr>
              <w:t>uclear localizatio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reg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545-9985","author":[{"dropping-particle":"","family":"Tarendeau","given":"Franck","non-dropping-particle":"","parse-names":false,"suffix":""},{"dropping-particle":"","family":"Boudet","given":"Julien","non-dropping-particle":"","parse-names":false,"suffix":""},{"dropping-particle":"","family":"Guilligay","given":"Delphine","non-dropping-particle":"","parse-names":false,"suffix":""},{"dropping-particle":"","family":"Mas","given":"Philippe J","non-dropping-particle":"","parse-names":false,"suffix":""},{"dropping-particle":"","family":"Bougault","given":"Catherine M","non-dropping-particle":"","parse-names":false,"suffix":""},{"dropping-particle":"","family":"Boulo","given":"Sébastien","non-dropping-particle":"","parse-names":false,"suffix":""},{"dropping-particle":"","family":"Baudin","given":"Florence","non-dropping-particle":"","parse-names":false,"suffix":""},{"dropping-particle":"","family":"Ruigrok","given":"Rob W H","non-dropping-particle":"","parse-names":false,"suffix":""},{"dropping-particle":"","family":"Daigle","given":"Nathalie","non-dropping-particle":"","parse-names":false,"suffix":""},{"dropping-particle":"","family":"Ellenberg","given":"Jan","non-dropping-particle":"","parse-names":false,"suffix":""}],"container-title":"Nature structural &amp; molecular biology","id":"ITEM-1","issue":"3","issued":{"date-parts":[["2007"]]},"page":"229-233","publisher":"Nature Publishing Group","title":"Structure and nuclear import function of the C-terminal domain of influenza virus polymerase PB2 subunit","type":"article-journal","volume":"14"},"uris":["http://www.mendeley.com/documents/?uuid=e2e48779-182e-4421-b2d0-ed0b7a968820"]}],"mendeley":{"formattedCitation":"(Tarendeau et al., 2007)","plainTextFormattedCitation":"(Tarendeau et al., 2007)","previouslyFormattedCitation":"[44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Tarendeau et al., 2007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4E4A0A5C" w14:textId="06F0A82F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 transportation, transcription and replication</w:t>
            </w:r>
          </w:p>
        </w:tc>
      </w:tr>
      <w:tr w:rsidR="00E51E17" w14:paraId="74122D2A" w14:textId="77777777" w:rsidTr="00327068">
        <w:tc>
          <w:tcPr>
            <w:tcW w:w="0" w:type="auto"/>
            <w:vAlign w:val="center"/>
          </w:tcPr>
          <w:p w14:paraId="015157CE" w14:textId="4AE77E33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90</w:t>
            </w:r>
          </w:p>
        </w:tc>
        <w:tc>
          <w:tcPr>
            <w:tcW w:w="0" w:type="auto"/>
            <w:vAlign w:val="center"/>
          </w:tcPr>
          <w:p w14:paraId="28A23B8D" w14:textId="69323C62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72D34F29" w14:textId="73363035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2</w:t>
            </w:r>
          </w:p>
        </w:tc>
        <w:tc>
          <w:tcPr>
            <w:tcW w:w="0" w:type="auto"/>
            <w:vAlign w:val="center"/>
          </w:tcPr>
          <w:p w14:paraId="2F90D36A" w14:textId="7D52DF1E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396</w:t>
            </w:r>
          </w:p>
        </w:tc>
        <w:tc>
          <w:tcPr>
            <w:tcW w:w="0" w:type="auto"/>
            <w:vAlign w:val="center"/>
          </w:tcPr>
          <w:p w14:paraId="620B60F3" w14:textId="192923CA" w:rsidR="00E51E17" w:rsidRPr="00D904AF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69932324" w14:textId="3F5FA561" w:rsidR="00E51E17" w:rsidRPr="00D904AF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942" w:type="dxa"/>
            <w:vAlign w:val="center"/>
          </w:tcPr>
          <w:p w14:paraId="4CB80640" w14:textId="3A299604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6.8</w:t>
            </w:r>
          </w:p>
        </w:tc>
        <w:tc>
          <w:tcPr>
            <w:tcW w:w="1134" w:type="dxa"/>
            <w:vAlign w:val="center"/>
          </w:tcPr>
          <w:p w14:paraId="4AD4ADD9" w14:textId="52B20C24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D466N</w:t>
            </w:r>
          </w:p>
        </w:tc>
        <w:tc>
          <w:tcPr>
            <w:tcW w:w="1417" w:type="dxa"/>
            <w:vAlign w:val="center"/>
          </w:tcPr>
          <w:p w14:paraId="5C1E4D8C" w14:textId="53CB1400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1191ED65" w14:textId="62E8BDEA" w:rsidR="00E51E17" w:rsidRDefault="00B852B6" w:rsidP="00E51E17">
            <w:pPr>
              <w:jc w:val="center"/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B2 n</w:t>
            </w:r>
            <w:r w:rsidRPr="00106434">
              <w:rPr>
                <w:rFonts w:ascii="Times New Roman" w:hAnsi="Times New Roman" w:cs="Times New Roman"/>
                <w:sz w:val="16"/>
                <w:szCs w:val="16"/>
              </w:rPr>
              <w:t>uclear localizatio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region and cap-binding region with m</w:t>
            </w:r>
            <w:r w:rsidRPr="00106434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GTP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545-9985","author":[{"dropping-particle":"","family":"Guilligay","given":"Delphine","non-dropping-particle":"","parse-names":false,"suffix":""},{"dropping-particle":"","family":"Tarendeau","given":"Franck","non-dropping-particle":"","parse-names":false,"suffix":""},{"dropping-particle":"","family":"Resa-Infante","given":"Patricia","non-dropping-particle":"","parse-names":false,"suffix":""},{"dropping-particle":"","family":"Coloma","given":"Rocío","non-dropping-particle":"","parse-names":false,"suffix":""},{"dropping-particle":"","family":"Crepin","given":"Thibaut","non-dropping-particle":"","parse-names":false,"suffix":""},{"dropping-particle":"","family":"Sehr","given":"Peter","non-dropping-particle":"","parse-names":false,"suffix":""},{"dropping-particle":"","family":"Lewis","given":"Joe","non-dropping-particle":"","parse-names":false,"suffix":""},{"dropping-particle":"","family":"Ruigrok","given":"Rob W H","non-dropping-particle":"","parse-names":false,"suffix":""},{"dropping-particle":"","family":"Ortin","given":"Juan","non-dropping-particle":"","parse-names":false,"suffix":""},{"dropping-particle":"","family":"Hart","given":"Darren J","non-dropping-particle":"","parse-names":false,"suffix":""}],"container-title":"Nature structural &amp; molecular biology","id":"ITEM-1","issue":"5","issued":{"date-parts":[["2008"]]},"page":"500","publisher":"Nature Publishing Group","title":"The structural basis for cap binding by influenza virus polymerase subunit PB2","type":"article-journal","volume":"15"},"uris":["http://www.mendeley.com/documents/?uuid=de3441e8-98fc-4128-84a8-2cb4ced29977"]},{"id":"ITEM-2","itemData":{"ISSN":"0022-538X","author":[{"dropping-particle":"","family":"Mukaigawa","given":"J","non-dropping-particle":"","parse-names":false,"suffix":""},{"dropping-particle":"","family":"Nayak","given":"DEBI P","non-dropping-particle":"","parse-names":false,"suffix":""}],"container-title":"Journal of virology","id":"ITEM-2","issue":"1","issued":{"date-parts":[["1991"]]},"page":"245-253","publisher":"Am Soc Microbiol","title":"Two signals mediate nuclear localization of influenza virus (A/WSN/33) polymerase basic protein 2.","type":"article-journal","volume":"65"},"uris":["http://www.mendeley.com/documents/?uuid=a3e2a1d2-f90f-4d47-b411-2075811c75c1"]}],"mendeley":{"formattedCitation":"(Guilligay et al., 2008; Mukaigawa &amp; Nayak, 1991)","plainTextFormattedCitation":"(Guilligay et al., 2008; Mukaigawa &amp; Nayak, 1991)","previouslyFormattedCitation":"[42,43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Guilligay et al., 2008; Mukaigawa &amp; Nayak, 1991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264D06FF" w14:textId="5970BF0E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 transportation, transcription and replication</w:t>
            </w:r>
          </w:p>
        </w:tc>
      </w:tr>
      <w:tr w:rsidR="00E51E17" w14:paraId="4CF511C4" w14:textId="77777777" w:rsidTr="00327068">
        <w:tc>
          <w:tcPr>
            <w:tcW w:w="0" w:type="auto"/>
            <w:vAlign w:val="center"/>
          </w:tcPr>
          <w:p w14:paraId="785B9DDD" w14:textId="2DE13502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99</w:t>
            </w:r>
          </w:p>
        </w:tc>
        <w:tc>
          <w:tcPr>
            <w:tcW w:w="0" w:type="auto"/>
            <w:vAlign w:val="center"/>
          </w:tcPr>
          <w:p w14:paraId="6DC41FFE" w14:textId="0A8BAFB4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180C4518" w14:textId="00E444C3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2</w:t>
            </w:r>
          </w:p>
        </w:tc>
        <w:tc>
          <w:tcPr>
            <w:tcW w:w="0" w:type="auto"/>
            <w:vAlign w:val="center"/>
          </w:tcPr>
          <w:p w14:paraId="29C359E6" w14:textId="6F467AAE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273</w:t>
            </w:r>
          </w:p>
        </w:tc>
        <w:tc>
          <w:tcPr>
            <w:tcW w:w="0" w:type="auto"/>
            <w:vAlign w:val="center"/>
          </w:tcPr>
          <w:p w14:paraId="465C9E87" w14:textId="5A4EC36A" w:rsidR="00E51E17" w:rsidRPr="00D904AF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6A3A6FF1" w14:textId="535854D3" w:rsidR="00E51E17" w:rsidRPr="00D904AF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942" w:type="dxa"/>
            <w:vAlign w:val="center"/>
          </w:tcPr>
          <w:p w14:paraId="5EE554A7" w14:textId="686CE261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5</w:t>
            </w:r>
          </w:p>
        </w:tc>
        <w:tc>
          <w:tcPr>
            <w:tcW w:w="1134" w:type="dxa"/>
            <w:vAlign w:val="center"/>
          </w:tcPr>
          <w:p w14:paraId="1EED7E49" w14:textId="13889932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425D</w:t>
            </w:r>
          </w:p>
        </w:tc>
        <w:tc>
          <w:tcPr>
            <w:tcW w:w="1417" w:type="dxa"/>
            <w:vAlign w:val="center"/>
          </w:tcPr>
          <w:p w14:paraId="1812746A" w14:textId="30CB2F73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1708BB56" w14:textId="09667FCF" w:rsidR="00E51E17" w:rsidRDefault="00B852B6" w:rsidP="00E51E17">
            <w:pPr>
              <w:jc w:val="center"/>
            </w:pPr>
            <w:r w:rsidRPr="008436D2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t>B2 cap-binding region with m</w:t>
            </w:r>
            <w:r w:rsidRPr="008436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7</w: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t xml:space="preserve">GTP </w: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545-9985","author":[{"dropping-particle":"","family":"Guilligay","given":"Delphine","non-dropping-particle":"","parse-names":false,"suffix":""},{"dropping-particle":"","family":"Tarendeau","given":"Franck","non-dropping-particle":"","parse-names":false,"suffix":""},{"dropping-particle":"","family":"Resa-Infante","given":"Patricia","non-dropping-particle":"","parse-names":false,"suffix":""},{"dropping-particle":"","family":"Coloma","given":"Rocío","non-dropping-particle":"","parse-names":false,"suffix":""},{"dropping-particle":"","family":"Crepin","given":"Thibaut","non-dropping-particle":"","parse-names":false,"suffix":""},{"dropping-particle":"","family":"Sehr","given":"Peter","non-dropping-particle":"","parse-names":false,"suffix":""},{"dropping-particle":"","family":"Lewis","given":"Joe","non-dropping-particle":"","parse-names":false,"suffix":""},{"dropping-particle":"","family":"Ruigrok","given":"Rob W H","non-dropping-particle":"","parse-names":false,"suffix":""},{"dropping-particle":"","family":"Ortin","given":"Juan","non-dropping-particle":"","parse-names":false,"suffix":""},{"dropping-particle":"","family":"Hart","given":"Darren J","non-dropping-particle":"","parse-names":false,"suffix":""}],"container-title":"Nature structural &amp; molecular biology","id":"ITEM-1","issue":"5","issued":{"date-parts":[["2008"]]},"page":"500","publisher":"Nature Publishing Group","title":"The structural basis for cap binding by influenza virus polymerase subunit PB2","type":"article-journal","volume":"15"},"uris":["http://www.mendeley.com/documents/?uuid=de3441e8-98fc-4128-84a8-2cb4ced29977"]}],"mendeley":{"formattedCitation":"(Guilligay et al., 2008)","plainTextFormattedCitation":"(Guilligay et al., 2008)","previouslyFormattedCitation":"[42]"},"properties":{"noteIndex":0},"schema":"https://github.com/citation-style-language/schema/raw/master/csl-citation.json"}</w:instrTex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Guilligay et al., 2008)</w: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450787E4" w14:textId="555E6DD3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 transportation, transcription and replication</w:t>
            </w:r>
          </w:p>
        </w:tc>
      </w:tr>
      <w:tr w:rsidR="00E51E17" w14:paraId="663B209B" w14:textId="77777777" w:rsidTr="00327068">
        <w:tc>
          <w:tcPr>
            <w:tcW w:w="0" w:type="auto"/>
            <w:vAlign w:val="center"/>
          </w:tcPr>
          <w:p w14:paraId="70B7612B" w14:textId="33BB5655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499</w:t>
            </w:r>
          </w:p>
        </w:tc>
        <w:tc>
          <w:tcPr>
            <w:tcW w:w="0" w:type="auto"/>
            <w:vAlign w:val="center"/>
          </w:tcPr>
          <w:p w14:paraId="4617AE13" w14:textId="57BF39A2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157DE7B2" w14:textId="502EA8B5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2</w:t>
            </w:r>
          </w:p>
        </w:tc>
        <w:tc>
          <w:tcPr>
            <w:tcW w:w="0" w:type="auto"/>
            <w:vAlign w:val="center"/>
          </w:tcPr>
          <w:p w14:paraId="1A2E5482" w14:textId="7DDD5DEB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221</w:t>
            </w:r>
          </w:p>
        </w:tc>
        <w:tc>
          <w:tcPr>
            <w:tcW w:w="0" w:type="auto"/>
            <w:vAlign w:val="center"/>
          </w:tcPr>
          <w:p w14:paraId="7E6CC595" w14:textId="1AAB9AD8" w:rsidR="00E51E17" w:rsidRPr="00D904AF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0" w:type="auto"/>
            <w:vAlign w:val="center"/>
          </w:tcPr>
          <w:p w14:paraId="2DE4D479" w14:textId="7EBB13A4" w:rsidR="00E51E17" w:rsidRPr="00D904AF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942" w:type="dxa"/>
            <w:vAlign w:val="center"/>
          </w:tcPr>
          <w:p w14:paraId="3EB7FCCD" w14:textId="343595A8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8</w:t>
            </w:r>
          </w:p>
        </w:tc>
        <w:tc>
          <w:tcPr>
            <w:tcW w:w="1134" w:type="dxa"/>
            <w:vAlign w:val="center"/>
          </w:tcPr>
          <w:p w14:paraId="336A0BF5" w14:textId="7A69DE04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741P</w:t>
            </w:r>
          </w:p>
        </w:tc>
        <w:tc>
          <w:tcPr>
            <w:tcW w:w="1417" w:type="dxa"/>
            <w:vAlign w:val="center"/>
          </w:tcPr>
          <w:p w14:paraId="0659746C" w14:textId="7DE81462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30D4127A" w14:textId="17758BD5" w:rsidR="00E51E17" w:rsidRDefault="00B852B6" w:rsidP="00E51E17">
            <w:pPr>
              <w:jc w:val="center"/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PB2 n</w:t>
            </w:r>
            <w:r w:rsidRPr="00106434">
              <w:rPr>
                <w:rFonts w:ascii="Times New Roman" w:hAnsi="Times New Roman" w:cs="Times New Roman"/>
                <w:sz w:val="16"/>
                <w:szCs w:val="16"/>
              </w:rPr>
              <w:t>uclear localizatio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reg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Mukaigawa","given":"J","non-dropping-particle":"","parse-names":false,"suffix":""},{"dropping-particle":"","family":"Nayak","given":"DEBI P","non-dropping-particle":"","parse-names":false,"suffix":""}],"container-title":"Journal of virology","id":"ITEM-1","issue":"1","issued":{"date-parts":[["1991"]]},"page":"245-253","publisher":"Am Soc Microbiol","title":"Two signals mediate nuclear localization of influenza virus (A/WSN/33) polymerase basic protein 2.","type":"article-journal","volume":"65"},"uris":["http://www.mendeley.com/documents/?uuid=a3e2a1d2-f90f-4d47-b411-2075811c75c1"]}],"mendeley":{"formattedCitation":"(Mukaigawa &amp; Nayak, 1991)","plainTextFormattedCitation":"(Mukaigawa &amp; Nayak, 1991)","previouslyFormattedCitation":"[43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Mukaigawa &amp; Nayak, 1991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52D5917C" w14:textId="22A82D84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 transportation, transcription and replication</w:t>
            </w:r>
          </w:p>
        </w:tc>
      </w:tr>
      <w:tr w:rsidR="00E51E17" w14:paraId="2CF3A434" w14:textId="77777777" w:rsidTr="00327068">
        <w:tc>
          <w:tcPr>
            <w:tcW w:w="0" w:type="auto"/>
            <w:vAlign w:val="center"/>
          </w:tcPr>
          <w:p w14:paraId="055EBCFE" w14:textId="34EBD518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4552</w:t>
            </w:r>
          </w:p>
        </w:tc>
        <w:tc>
          <w:tcPr>
            <w:tcW w:w="0" w:type="auto"/>
            <w:vAlign w:val="center"/>
          </w:tcPr>
          <w:p w14:paraId="1E851838" w14:textId="04EDA165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 xml:space="preserve">PRIME </w:t>
            </w: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BOOST</w:t>
            </w:r>
          </w:p>
        </w:tc>
        <w:tc>
          <w:tcPr>
            <w:tcW w:w="0" w:type="auto"/>
            <w:vAlign w:val="center"/>
          </w:tcPr>
          <w:p w14:paraId="72FEDBCE" w14:textId="290B069E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PB2</w:t>
            </w:r>
          </w:p>
        </w:tc>
        <w:tc>
          <w:tcPr>
            <w:tcW w:w="0" w:type="auto"/>
            <w:vAlign w:val="center"/>
          </w:tcPr>
          <w:p w14:paraId="36436845" w14:textId="3068F230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766</w:t>
            </w:r>
          </w:p>
        </w:tc>
        <w:tc>
          <w:tcPr>
            <w:tcW w:w="0" w:type="auto"/>
            <w:vAlign w:val="center"/>
          </w:tcPr>
          <w:p w14:paraId="5303F169" w14:textId="44600212" w:rsidR="00E51E17" w:rsidRPr="00D904AF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59513AE2" w14:textId="69ED777B" w:rsidR="00E51E17" w:rsidRPr="00D904AF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942" w:type="dxa"/>
            <w:vAlign w:val="center"/>
          </w:tcPr>
          <w:p w14:paraId="1C4CE5F7" w14:textId="06BB0F86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6</w:t>
            </w:r>
          </w:p>
        </w:tc>
        <w:tc>
          <w:tcPr>
            <w:tcW w:w="1134" w:type="dxa"/>
            <w:vAlign w:val="center"/>
          </w:tcPr>
          <w:p w14:paraId="4D1F03DB" w14:textId="4A772AE6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D256N</w:t>
            </w:r>
          </w:p>
        </w:tc>
        <w:tc>
          <w:tcPr>
            <w:tcW w:w="1417" w:type="dxa"/>
            <w:vAlign w:val="center"/>
          </w:tcPr>
          <w:p w14:paraId="39E3BB35" w14:textId="4B62E9FD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7091A124" w14:textId="4CE9F280" w:rsidR="00E51E17" w:rsidRPr="00FB439C" w:rsidRDefault="00FB439C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439C">
              <w:rPr>
                <w:rFonts w:ascii="Times New Roman" w:hAnsi="Times New Roman" w:cs="Times New Roman"/>
                <w:sz w:val="16"/>
                <w:szCs w:val="16"/>
              </w:rPr>
              <w:t xml:space="preserve">Associated with the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influenza </w:t>
            </w:r>
            <w:r w:rsidRPr="00FB439C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polymerase activity of the RNP expressed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Manzoor","given":"Rashid","non-dropping-particle":"","parse-names":false,"suffix":""},{"dropping-particle":"","family":"Sakoda","given":"Yoshihiro","non-dropping-particle":"","parse-names":false,"suffix":""},{"dropping-particle":"","family":"Nomura","given":"Naoki","non-dropping-particle":"","parse-names":false,"suffix":""},{"dropping-particle":"","family":"Tsuda","given":"Yoshimi","non-dropping-particle":"","parse-names":false,"suffix":""},{"dropping-particle":"","family":"Ozaki","given":"Hiroichi","non-dropping-particle":"","parse-names":false,"suffix":""},{"dropping-particle":"","family":"Okamatsu","given":"Masatoshi","non-dropping-particle":"","parse-names":false,"suffix":""},{"dropping-particle":"","family":"Kida","given":"Hiroshi","non-dropping-particle":"","parse-names":false,"suffix":""}],"container-title":"Journal of virology","id":"ITEM-1","issue":"4","issued":{"date-parts":[["2009"]]},"page":"1572-1578","publisher":"Am Soc Microbiol","title":"PB2 protein of a highly pathogenic avian influenza virus strain A/chicken/Yamaguchi/7/2004 (H5N1) determines its replication potential in pigs","type":"article-journal","volume":"83"},"uris":["http://www.mendeley.com/documents/?uuid=13ca763a-8a88-455f-947e-537a1e988500"]}],"mendeley":{"formattedCitation":"(Manzoor et al., 2009)","plainTextFormattedCitation":"(Manzoor et al., 2009)","previouslyFormattedCitation":"[45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Manzoor et al., 2009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1DDFC775" w14:textId="28E6F014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 xml:space="preserve">Viral genome </w:t>
            </w: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transportation, transcription and replication</w:t>
            </w:r>
          </w:p>
        </w:tc>
      </w:tr>
      <w:tr w:rsidR="00E51E17" w14:paraId="376ECBC8" w14:textId="77777777" w:rsidTr="00327068">
        <w:tc>
          <w:tcPr>
            <w:tcW w:w="0" w:type="auto"/>
            <w:vAlign w:val="center"/>
          </w:tcPr>
          <w:p w14:paraId="19EF2A6C" w14:textId="565AC7DE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lastRenderedPageBreak/>
              <w:t>4945</w:t>
            </w:r>
          </w:p>
        </w:tc>
        <w:tc>
          <w:tcPr>
            <w:tcW w:w="0" w:type="auto"/>
            <w:vAlign w:val="center"/>
          </w:tcPr>
          <w:p w14:paraId="073B284F" w14:textId="112CDB90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SINGLE LAIV</w:t>
            </w:r>
          </w:p>
        </w:tc>
        <w:tc>
          <w:tcPr>
            <w:tcW w:w="0" w:type="auto"/>
            <w:vAlign w:val="center"/>
          </w:tcPr>
          <w:p w14:paraId="03862596" w14:textId="270998B1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2</w:t>
            </w:r>
          </w:p>
        </w:tc>
        <w:tc>
          <w:tcPr>
            <w:tcW w:w="0" w:type="auto"/>
            <w:vAlign w:val="center"/>
          </w:tcPr>
          <w:p w14:paraId="4C5C9886" w14:textId="451FF1FB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062</w:t>
            </w:r>
          </w:p>
        </w:tc>
        <w:tc>
          <w:tcPr>
            <w:tcW w:w="0" w:type="auto"/>
            <w:vAlign w:val="center"/>
          </w:tcPr>
          <w:p w14:paraId="17542CE4" w14:textId="323C4FD2" w:rsidR="00E51E17" w:rsidRPr="00D904AF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0" w:type="auto"/>
            <w:vAlign w:val="center"/>
          </w:tcPr>
          <w:p w14:paraId="134AE300" w14:textId="560DA218" w:rsidR="00E51E17" w:rsidRPr="00D904AF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942" w:type="dxa"/>
            <w:vAlign w:val="center"/>
          </w:tcPr>
          <w:p w14:paraId="3AF32502" w14:textId="514F31B7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.1</w:t>
            </w:r>
          </w:p>
        </w:tc>
        <w:tc>
          <w:tcPr>
            <w:tcW w:w="1134" w:type="dxa"/>
            <w:vAlign w:val="center"/>
          </w:tcPr>
          <w:p w14:paraId="1CDF856F" w14:textId="58B5A5AD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I354M</w:t>
            </w:r>
          </w:p>
        </w:tc>
        <w:tc>
          <w:tcPr>
            <w:tcW w:w="1417" w:type="dxa"/>
            <w:vAlign w:val="center"/>
          </w:tcPr>
          <w:p w14:paraId="460EC6A5" w14:textId="2CB76873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3FE7812E" w14:textId="4DA130BA" w:rsidR="00E51E17" w:rsidRDefault="00FB439C" w:rsidP="00E51E17">
            <w:pPr>
              <w:jc w:val="center"/>
            </w:pPr>
            <w:r w:rsidRPr="008436D2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t>B2 cap-binding region with m</w:t>
            </w:r>
            <w:r w:rsidRPr="008436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7</w: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t xml:space="preserve">GTP </w: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545-9985","author":[{"dropping-particle":"","family":"Guilligay","given":"Delphine","non-dropping-particle":"","parse-names":false,"suffix":""},{"dropping-particle":"","family":"Tarendeau","given":"Franck","non-dropping-particle":"","parse-names":false,"suffix":""},{"dropping-particle":"","family":"Resa-Infante","given":"Patricia","non-dropping-particle":"","parse-names":false,"suffix":""},{"dropping-particle":"","family":"Coloma","given":"Rocío","non-dropping-particle":"","parse-names":false,"suffix":""},{"dropping-particle":"","family":"Crepin","given":"Thibaut","non-dropping-particle":"","parse-names":false,"suffix":""},{"dropping-particle":"","family":"Sehr","given":"Peter","non-dropping-particle":"","parse-names":false,"suffix":""},{"dropping-particle":"","family":"Lewis","given":"Joe","non-dropping-particle":"","parse-names":false,"suffix":""},{"dropping-particle":"","family":"Ruigrok","given":"Rob W H","non-dropping-particle":"","parse-names":false,"suffix":""},{"dropping-particle":"","family":"Ortin","given":"Juan","non-dropping-particle":"","parse-names":false,"suffix":""},{"dropping-particle":"","family":"Hart","given":"Darren J","non-dropping-particle":"","parse-names":false,"suffix":""}],"container-title":"Nature structural &amp; molecular biology","id":"ITEM-1","issue":"5","issued":{"date-parts":[["2008"]]},"page":"500","publisher":"Nature Publishing Group","title":"The structural basis for cap binding by influenza virus polymerase subunit PB2","type":"article-journal","volume":"15"},"uris":["http://www.mendeley.com/documents/?uuid=de3441e8-98fc-4128-84a8-2cb4ced29977"]}],"mendeley":{"formattedCitation":"(Guilligay et al., 2008)","plainTextFormattedCitation":"(Guilligay et al., 2008)","previouslyFormattedCitation":"[42]"},"properties":{"noteIndex":0},"schema":"https://github.com/citation-style-language/schema/raw/master/csl-citation.json"}</w:instrTex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Guilligay et al., 2008)</w: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2F53A85D" w14:textId="3E9501E9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 transportation, transcription and replication</w:t>
            </w:r>
          </w:p>
        </w:tc>
      </w:tr>
      <w:tr w:rsidR="00E51E17" w14:paraId="2831CDB2" w14:textId="77777777" w:rsidTr="00327068">
        <w:tc>
          <w:tcPr>
            <w:tcW w:w="0" w:type="auto"/>
            <w:vAlign w:val="center"/>
          </w:tcPr>
          <w:p w14:paraId="223BBFB9" w14:textId="211DB436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174</w:t>
            </w:r>
          </w:p>
        </w:tc>
        <w:tc>
          <w:tcPr>
            <w:tcW w:w="0" w:type="auto"/>
            <w:vAlign w:val="center"/>
          </w:tcPr>
          <w:p w14:paraId="6936DA3F" w14:textId="03F13D86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 VAC</w:t>
            </w:r>
          </w:p>
        </w:tc>
        <w:tc>
          <w:tcPr>
            <w:tcW w:w="0" w:type="auto"/>
            <w:vAlign w:val="center"/>
          </w:tcPr>
          <w:p w14:paraId="785F8C02" w14:textId="71F94A6C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2</w:t>
            </w:r>
          </w:p>
        </w:tc>
        <w:tc>
          <w:tcPr>
            <w:tcW w:w="0" w:type="auto"/>
            <w:vAlign w:val="center"/>
          </w:tcPr>
          <w:p w14:paraId="048B22DD" w14:textId="22E0596F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2218</w:t>
            </w:r>
          </w:p>
        </w:tc>
        <w:tc>
          <w:tcPr>
            <w:tcW w:w="0" w:type="auto"/>
            <w:vAlign w:val="center"/>
          </w:tcPr>
          <w:p w14:paraId="68C52EC2" w14:textId="75248A41" w:rsidR="00E51E17" w:rsidRPr="00D904AF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6F9FA456" w14:textId="5FBD8279" w:rsidR="00E51E17" w:rsidRPr="00D904AF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942" w:type="dxa"/>
            <w:vAlign w:val="center"/>
          </w:tcPr>
          <w:p w14:paraId="5A706B9B" w14:textId="4FE6690E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2</w:t>
            </w:r>
          </w:p>
        </w:tc>
        <w:tc>
          <w:tcPr>
            <w:tcW w:w="1134" w:type="dxa"/>
            <w:vAlign w:val="center"/>
          </w:tcPr>
          <w:p w14:paraId="25DCF699" w14:textId="16AEC580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D740Y</w:t>
            </w:r>
          </w:p>
        </w:tc>
        <w:tc>
          <w:tcPr>
            <w:tcW w:w="1417" w:type="dxa"/>
            <w:vAlign w:val="center"/>
          </w:tcPr>
          <w:p w14:paraId="28ED0487" w14:textId="0851E411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27D38AAF" w14:textId="7A953C62" w:rsidR="00E51E17" w:rsidRDefault="00FB439C" w:rsidP="00E51E17">
            <w:pPr>
              <w:jc w:val="center"/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PB2 n</w:t>
            </w:r>
            <w:r w:rsidRPr="00106434">
              <w:rPr>
                <w:rFonts w:ascii="Times New Roman" w:hAnsi="Times New Roman" w:cs="Times New Roman"/>
                <w:sz w:val="16"/>
                <w:szCs w:val="16"/>
              </w:rPr>
              <w:t>uclear localizatio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region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0022-538X","author":[{"dropping-particle":"","family":"Mukaigawa","given":"J","non-dropping-particle":"","parse-names":false,"suffix":""},{"dropping-particle":"","family":"Nayak","given":"DEBI P","non-dropping-particle":"","parse-names":false,"suffix":""}],"container-title":"Journal of virology","id":"ITEM-1","issue":"1","issued":{"date-parts":[["1991"]]},"page":"245-253","publisher":"Am Soc Microbiol","title":"Two signals mediate nuclear localization of influenza virus (A/WSN/33) polymerase basic protein 2.","type":"article-journal","volume":"65"},"uris":["http://www.mendeley.com/documents/?uuid=a3e2a1d2-f90f-4d47-b411-2075811c75c1"]}],"mendeley":{"formattedCitation":"(Mukaigawa &amp; Nayak, 1991)","plainTextFormattedCitation":"(Mukaigawa &amp; Nayak, 1991)","previouslyFormattedCitation":"[43]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Mukaigawa &amp; Nayak, 1991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797C14AB" w14:textId="784EEC91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 transportation, transcription and replication</w:t>
            </w:r>
          </w:p>
        </w:tc>
      </w:tr>
      <w:tr w:rsidR="00E51E17" w14:paraId="7EAC1EDA" w14:textId="77777777" w:rsidTr="00327068">
        <w:tc>
          <w:tcPr>
            <w:tcW w:w="0" w:type="auto"/>
            <w:vAlign w:val="center"/>
          </w:tcPr>
          <w:p w14:paraId="19ACFCF5" w14:textId="0B9735D7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5185</w:t>
            </w:r>
          </w:p>
        </w:tc>
        <w:tc>
          <w:tcPr>
            <w:tcW w:w="0" w:type="auto"/>
            <w:vAlign w:val="center"/>
          </w:tcPr>
          <w:p w14:paraId="1C710DEF" w14:textId="022278C8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RIME BOOST</w:t>
            </w:r>
          </w:p>
        </w:tc>
        <w:tc>
          <w:tcPr>
            <w:tcW w:w="0" w:type="auto"/>
            <w:vAlign w:val="center"/>
          </w:tcPr>
          <w:p w14:paraId="383055E1" w14:textId="03A9108B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PB2</w:t>
            </w:r>
          </w:p>
        </w:tc>
        <w:tc>
          <w:tcPr>
            <w:tcW w:w="0" w:type="auto"/>
            <w:vAlign w:val="center"/>
          </w:tcPr>
          <w:p w14:paraId="315B5A3A" w14:textId="13D3B525" w:rsidR="00E51E17" w:rsidRPr="00150D98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50D98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106</w:t>
            </w:r>
          </w:p>
        </w:tc>
        <w:tc>
          <w:tcPr>
            <w:tcW w:w="0" w:type="auto"/>
            <w:vAlign w:val="center"/>
          </w:tcPr>
          <w:p w14:paraId="18A13379" w14:textId="15D8DD0C" w:rsidR="00E51E17" w:rsidRPr="00D904AF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0" w:type="auto"/>
            <w:vAlign w:val="center"/>
          </w:tcPr>
          <w:p w14:paraId="7B40589C" w14:textId="04434FF3" w:rsidR="00E51E17" w:rsidRPr="00D904AF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04AF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942" w:type="dxa"/>
            <w:vAlign w:val="center"/>
          </w:tcPr>
          <w:p w14:paraId="6E944697" w14:textId="555929D5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1.6</w:t>
            </w:r>
          </w:p>
        </w:tc>
        <w:tc>
          <w:tcPr>
            <w:tcW w:w="1134" w:type="dxa"/>
            <w:vAlign w:val="center"/>
          </w:tcPr>
          <w:p w14:paraId="4964FAAD" w14:textId="49DB760C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R369K</w:t>
            </w:r>
          </w:p>
        </w:tc>
        <w:tc>
          <w:tcPr>
            <w:tcW w:w="1417" w:type="dxa"/>
            <w:vAlign w:val="center"/>
          </w:tcPr>
          <w:p w14:paraId="41F1A75F" w14:textId="48A7068A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Non_Synonymous</w:t>
            </w:r>
          </w:p>
        </w:tc>
        <w:tc>
          <w:tcPr>
            <w:tcW w:w="2835" w:type="dxa"/>
            <w:vAlign w:val="center"/>
          </w:tcPr>
          <w:p w14:paraId="6EAED042" w14:textId="4D9CA7C4" w:rsidR="00E51E17" w:rsidRDefault="00FB439C" w:rsidP="00E51E17">
            <w:pPr>
              <w:jc w:val="center"/>
            </w:pPr>
            <w:r w:rsidRPr="008436D2">
              <w:rPr>
                <w:rFonts w:ascii="Times New Roman" w:hAnsi="Times New Roman" w:cs="Times New Roman" w:hint="eastAsia"/>
                <w:sz w:val="16"/>
                <w:szCs w:val="16"/>
              </w:rPr>
              <w:t>P</w: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t>B2 cap-binding region with m</w:t>
            </w:r>
            <w:r w:rsidRPr="008436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7</w: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t xml:space="preserve">GTP </w: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="007259A9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ISSN":"1545-9985","author":[{"dropping-particle":"","family":"Guilligay","given":"Delphine","non-dropping-particle":"","parse-names":false,"suffix":""},{"dropping-particle":"","family":"Tarendeau","given":"Franck","non-dropping-particle":"","parse-names":false,"suffix":""},{"dropping-particle":"","family":"Resa-Infante","given":"Patricia","non-dropping-particle":"","parse-names":false,"suffix":""},{"dropping-particle":"","family":"Coloma","given":"Rocío","non-dropping-particle":"","parse-names":false,"suffix":""},{"dropping-particle":"","family":"Crepin","given":"Thibaut","non-dropping-particle":"","parse-names":false,"suffix":""},{"dropping-particle":"","family":"Sehr","given":"Peter","non-dropping-particle":"","parse-names":false,"suffix":""},{"dropping-particle":"","family":"Lewis","given":"Joe","non-dropping-particle":"","parse-names":false,"suffix":""},{"dropping-particle":"","family":"Ruigrok","given":"Rob W H","non-dropping-particle":"","parse-names":false,"suffix":""},{"dropping-particle":"","family":"Ortin","given":"Juan","non-dropping-particle":"","parse-names":false,"suffix":""},{"dropping-particle":"","family":"Hart","given":"Darren J","non-dropping-particle":"","parse-names":false,"suffix":""}],"container-title":"Nature structural &amp; molecular biology","id":"ITEM-1","issue":"5","issued":{"date-parts":[["2008"]]},"page":"500","publisher":"Nature Publishing Group","title":"The structural basis for cap binding by influenza virus polymerase subunit PB2","type":"article-journal","volume":"15"},"uris":["http://www.mendeley.com/documents/?uuid=de3441e8-98fc-4128-84a8-2cb4ced29977"]}],"mendeley":{"formattedCitation":"(Guilligay et al., 2008)","plainTextFormattedCitation":"(Guilligay et al., 2008)","previouslyFormattedCitation":"[42]"},"properties":{"noteIndex":0},"schema":"https://github.com/citation-style-language/schema/raw/master/csl-citation.json"}</w:instrTex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259A9" w:rsidRPr="007259A9">
              <w:rPr>
                <w:rFonts w:ascii="Times New Roman" w:hAnsi="Times New Roman" w:cs="Times New Roman"/>
                <w:noProof/>
                <w:sz w:val="16"/>
                <w:szCs w:val="16"/>
              </w:rPr>
              <w:t>(Guilligay et al., 2008)</w:t>
            </w:r>
            <w:r w:rsidRPr="008436D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040" w:type="dxa"/>
            <w:vAlign w:val="center"/>
          </w:tcPr>
          <w:p w14:paraId="437871A2" w14:textId="06D66DBE" w:rsidR="00E51E17" w:rsidRPr="00B16E9D" w:rsidRDefault="00E51E17" w:rsidP="00E51E17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16E9D">
              <w:rPr>
                <w:rFonts w:ascii="Times New Roman" w:eastAsia="DengXian" w:hAnsi="Times New Roman" w:cs="Times New Roman"/>
                <w:color w:val="000000"/>
                <w:sz w:val="16"/>
                <w:szCs w:val="16"/>
              </w:rPr>
              <w:t>Viral genome transportation, transcription and replication</w:t>
            </w:r>
          </w:p>
        </w:tc>
      </w:tr>
    </w:tbl>
    <w:p w14:paraId="0BC47844" w14:textId="5A09407F" w:rsidR="00DC6DDA" w:rsidRDefault="00DC6DDA"/>
    <w:p w14:paraId="2FFC341C" w14:textId="591BEF44" w:rsidR="000746C2" w:rsidRPr="00E3279A" w:rsidRDefault="00E3279A">
      <w:pPr>
        <w:rPr>
          <w:rFonts w:ascii="Times New Roman" w:hAnsi="Times New Roman" w:cs="Times New Roman"/>
          <w:b/>
          <w:bCs/>
        </w:rPr>
      </w:pPr>
      <w:r w:rsidRPr="00E3279A">
        <w:rPr>
          <w:rFonts w:ascii="Times New Roman" w:hAnsi="Times New Roman" w:cs="Times New Roman"/>
          <w:b/>
          <w:bCs/>
        </w:rPr>
        <w:t>Reference</w:t>
      </w:r>
    </w:p>
    <w:p w14:paraId="00FE5220" w14:textId="11F1CCF6" w:rsidR="007259A9" w:rsidRPr="007259A9" w:rsidRDefault="000746C2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E3279A">
        <w:rPr>
          <w:rFonts w:ascii="Times New Roman" w:hAnsi="Times New Roman" w:cs="Times New Roman"/>
        </w:rPr>
        <w:fldChar w:fldCharType="begin" w:fldLock="1"/>
      </w:r>
      <w:r w:rsidRPr="00E3279A">
        <w:rPr>
          <w:rFonts w:ascii="Times New Roman" w:hAnsi="Times New Roman" w:cs="Times New Roman"/>
        </w:rPr>
        <w:instrText xml:space="preserve">ADDIN Mendeley Bibliography CSL_BIBLIOGRAPHY </w:instrText>
      </w:r>
      <w:r w:rsidRPr="00E3279A">
        <w:rPr>
          <w:rFonts w:ascii="Times New Roman" w:hAnsi="Times New Roman" w:cs="Times New Roman"/>
        </w:rPr>
        <w:fldChar w:fldCharType="separate"/>
      </w:r>
      <w:r w:rsidR="007259A9" w:rsidRPr="007259A9">
        <w:rPr>
          <w:rFonts w:ascii="Times New Roman" w:hAnsi="Times New Roman" w:cs="Times New Roman"/>
          <w:noProof/>
          <w:kern w:val="0"/>
          <w:sz w:val="20"/>
        </w:rPr>
        <w:t xml:space="preserve">Air, G. M. (1979). Nucleotide sequence coding for the “signal peptide” and N terminus of the hemagglutinin from an Asian (H2N2) strain of influenza virus. </w:t>
      </w:r>
      <w:r w:rsidR="007259A9"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Virology</w:t>
      </w:r>
      <w:r w:rsidR="007259A9"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="007259A9"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97</w:t>
      </w:r>
      <w:r w:rsidR="007259A9" w:rsidRPr="007259A9">
        <w:rPr>
          <w:rFonts w:ascii="Times New Roman" w:hAnsi="Times New Roman" w:cs="Times New Roman"/>
          <w:noProof/>
          <w:kern w:val="0"/>
          <w:sz w:val="20"/>
        </w:rPr>
        <w:t>(2), 468–472.</w:t>
      </w:r>
    </w:p>
    <w:p w14:paraId="37A14D4C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Albo, C., Valencia, A., &amp; Portela, A. (1995). Identification of an RNA binding region within the N-terminal third of the influenza A virus nucleoprotein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Journal of Virology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69</w:t>
      </w:r>
      <w:r w:rsidRPr="007259A9">
        <w:rPr>
          <w:rFonts w:ascii="Times New Roman" w:hAnsi="Times New Roman" w:cs="Times New Roman"/>
          <w:noProof/>
          <w:kern w:val="0"/>
          <w:sz w:val="20"/>
        </w:rPr>
        <w:t>(6), 3799–3806.</w:t>
      </w:r>
    </w:p>
    <w:p w14:paraId="421F34E0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Aragón, T., de la Luna, S., Novoa, I., Carrasco, L., Ortín, J., &amp; Nieto, A. (2000). Eukaryotic translation initiation factor 4GI is a cellular target for NS1 protein, a translational activator of influenza virus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Molecular and Cellular Biology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20</w:t>
      </w:r>
      <w:r w:rsidRPr="007259A9">
        <w:rPr>
          <w:rFonts w:ascii="Times New Roman" w:hAnsi="Times New Roman" w:cs="Times New Roman"/>
          <w:noProof/>
          <w:kern w:val="0"/>
          <w:sz w:val="20"/>
        </w:rPr>
        <w:t>(17), 6259–6268.</w:t>
      </w:r>
    </w:p>
    <w:p w14:paraId="423C59A1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Baudin, F., Petit, I., Weissenhorn, W., &amp; Ruigrok, R. W. H. (2001). In vitro dissection of the membrane and RNP binding activities of influenza virus M1 </w:t>
      </w:r>
      <w:r w:rsidRPr="007259A9">
        <w:rPr>
          <w:rFonts w:ascii="Times New Roman" w:hAnsi="Times New Roman" w:cs="Times New Roman"/>
          <w:noProof/>
          <w:kern w:val="0"/>
          <w:sz w:val="20"/>
        </w:rPr>
        <w:lastRenderedPageBreak/>
        <w:t xml:space="preserve">protein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Virology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281</w:t>
      </w:r>
      <w:r w:rsidRPr="007259A9">
        <w:rPr>
          <w:rFonts w:ascii="Times New Roman" w:hAnsi="Times New Roman" w:cs="Times New Roman"/>
          <w:noProof/>
          <w:kern w:val="0"/>
          <w:sz w:val="20"/>
        </w:rPr>
        <w:t>(1), 102–108.</w:t>
      </w:r>
    </w:p>
    <w:p w14:paraId="204750AE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Biswas, S. K., Boutz, P. L., &amp; Nayak, D. P. (1998). Influenza virus nucleoprotein interacts with influenza virus polymerase proteins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Journal of Virology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72</w:t>
      </w:r>
      <w:r w:rsidRPr="007259A9">
        <w:rPr>
          <w:rFonts w:ascii="Times New Roman" w:hAnsi="Times New Roman" w:cs="Times New Roman"/>
          <w:noProof/>
          <w:kern w:val="0"/>
          <w:sz w:val="20"/>
        </w:rPr>
        <w:t>(7), 5493–5501.</w:t>
      </w:r>
    </w:p>
    <w:p w14:paraId="6AEED8DB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Bornholdt, Z. A., &amp; Prasad, B. V. V. (2006). X-ray structure of influenza virus NS1 effector domain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Nature Structural &amp; Molecular Biology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13</w:t>
      </w:r>
      <w:r w:rsidRPr="007259A9">
        <w:rPr>
          <w:rFonts w:ascii="Times New Roman" w:hAnsi="Times New Roman" w:cs="Times New Roman"/>
          <w:noProof/>
          <w:kern w:val="0"/>
          <w:sz w:val="20"/>
        </w:rPr>
        <w:t>(6), 559–560.</w:t>
      </w:r>
    </w:p>
    <w:p w14:paraId="68024BDB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Bornholdt, Z. A., &amp; Prasad, B. V. V. (2008). X-ray structure of NS1 from a highly pathogenic H5N1 influenza virus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Nature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456</w:t>
      </w:r>
      <w:r w:rsidRPr="007259A9">
        <w:rPr>
          <w:rFonts w:ascii="Times New Roman" w:hAnsi="Times New Roman" w:cs="Times New Roman"/>
          <w:noProof/>
          <w:kern w:val="0"/>
          <w:sz w:val="20"/>
        </w:rPr>
        <w:t>(7224), 985–988.</w:t>
      </w:r>
    </w:p>
    <w:p w14:paraId="3B250BF7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Cheng, A., Wong, S. M., &amp; Yuan, Y. A. (2009). Structural basis for dsRNA recognition by NS1 protein of influenza A virus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Cell Research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19</w:t>
      </w:r>
      <w:r w:rsidRPr="007259A9">
        <w:rPr>
          <w:rFonts w:ascii="Times New Roman" w:hAnsi="Times New Roman" w:cs="Times New Roman"/>
          <w:noProof/>
          <w:kern w:val="0"/>
          <w:sz w:val="20"/>
        </w:rPr>
        <w:t>(2), 187–195.</w:t>
      </w:r>
    </w:p>
    <w:p w14:paraId="1748E2CB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Das, K., Ma, L.-C., Xiao, R., Radvansky, B., Aramini, J., Zhao, L., … Arnold, E. (2008). Structural basis for suppression of a host antiviral response by influenza A virus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Proceedings of the National Academy of Sciences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105</w:t>
      </w:r>
      <w:r w:rsidRPr="007259A9">
        <w:rPr>
          <w:rFonts w:ascii="Times New Roman" w:hAnsi="Times New Roman" w:cs="Times New Roman"/>
          <w:noProof/>
          <w:kern w:val="0"/>
          <w:sz w:val="20"/>
        </w:rPr>
        <w:t>(35), 13093–13098.</w:t>
      </w:r>
    </w:p>
    <w:p w14:paraId="623133FA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Desmet, E. A., Bussey, K. A., Stone, R., &amp; Takimoto, T. (2013). Identification of the N-terminal domain of the influenza virus PA responsible for the suppression of host protein synthesis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Journal of Virology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87</w:t>
      </w:r>
      <w:r w:rsidRPr="007259A9">
        <w:rPr>
          <w:rFonts w:ascii="Times New Roman" w:hAnsi="Times New Roman" w:cs="Times New Roman"/>
          <w:noProof/>
          <w:kern w:val="0"/>
          <w:sz w:val="20"/>
        </w:rPr>
        <w:t>(6), 3108–3118.</w:t>
      </w:r>
    </w:p>
    <w:p w14:paraId="14A3DA6F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Ehrhardt, C., Wolff, T., Pleschka, S., Planz, O., Beermann, W., Bode, J. G., … Ludwig, S. (2007). Influenza A virus NS1 protein activates the PI3K/Akt pathway to mediate antiapoptotic signaling responses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Journal of Virology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81</w:t>
      </w:r>
      <w:r w:rsidRPr="007259A9">
        <w:rPr>
          <w:rFonts w:ascii="Times New Roman" w:hAnsi="Times New Roman" w:cs="Times New Roman"/>
          <w:noProof/>
          <w:kern w:val="0"/>
          <w:sz w:val="20"/>
        </w:rPr>
        <w:t>(7), 3058–3067.</w:t>
      </w:r>
    </w:p>
    <w:p w14:paraId="6CFF9B47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Elton, D., Medcalf, E., Bishop, K., &amp; Digard, P. (1999). Oligomerization of the influenza virus nucleoprotein: identification of positive and negative sequence elements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Virology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260</w:t>
      </w:r>
      <w:r w:rsidRPr="007259A9">
        <w:rPr>
          <w:rFonts w:ascii="Times New Roman" w:hAnsi="Times New Roman" w:cs="Times New Roman"/>
          <w:noProof/>
          <w:kern w:val="0"/>
          <w:sz w:val="20"/>
        </w:rPr>
        <w:t>(1), 190–200.</w:t>
      </w:r>
    </w:p>
    <w:p w14:paraId="24F4F386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lastRenderedPageBreak/>
        <w:t xml:space="preserve">Elton, D., Medcalf, L., Bishop, K., Harrison, D., &amp; Digard, P. (1999). Identification of amino acid residues of influenza virus nucleoprotein essential for RNA binding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Journal of Virology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73</w:t>
      </w:r>
      <w:r w:rsidRPr="007259A9">
        <w:rPr>
          <w:rFonts w:ascii="Times New Roman" w:hAnsi="Times New Roman" w:cs="Times New Roman"/>
          <w:noProof/>
          <w:kern w:val="0"/>
          <w:sz w:val="20"/>
        </w:rPr>
        <w:t>(9), 7357–7367.</w:t>
      </w:r>
    </w:p>
    <w:p w14:paraId="642F118D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Gallacher, M., Brown, S. G., Hale, B. G., Fearns, R., Olver, R. E., Randall, R. E., &amp; Wilson, S. M. (2009). Cation currents in human airway epithelial cells induced by infection with influenza A virus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The Journal of Physiology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587</w:t>
      </w:r>
      <w:r w:rsidRPr="007259A9">
        <w:rPr>
          <w:rFonts w:ascii="Times New Roman" w:hAnsi="Times New Roman" w:cs="Times New Roman"/>
          <w:noProof/>
          <w:kern w:val="0"/>
          <w:sz w:val="20"/>
        </w:rPr>
        <w:t>(13), 3159–3173.</w:t>
      </w:r>
    </w:p>
    <w:p w14:paraId="7CC13F10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Grantham, M. L., Wu, W.-H., Lalime, E. N., Lorenzo, M. E., Klein, S. L., &amp; Pekosz, A. (2009). Palmitoylation of the influenza A virus M2 protein is not required for virus replication in vitro but contributes to virus virulence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Journal of Virology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83</w:t>
      </w:r>
      <w:r w:rsidRPr="007259A9">
        <w:rPr>
          <w:rFonts w:ascii="Times New Roman" w:hAnsi="Times New Roman" w:cs="Times New Roman"/>
          <w:noProof/>
          <w:kern w:val="0"/>
          <w:sz w:val="20"/>
        </w:rPr>
        <w:t>(17), 8655–8661.</w:t>
      </w:r>
    </w:p>
    <w:p w14:paraId="1C9D37C9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Gregoriades, A., &amp; Frangione, B. (1981). Insertion of influenza M protein into the viral lipid bilayer and localization of site of insertion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Journal of Virology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40</w:t>
      </w:r>
      <w:r w:rsidRPr="007259A9">
        <w:rPr>
          <w:rFonts w:ascii="Times New Roman" w:hAnsi="Times New Roman" w:cs="Times New Roman"/>
          <w:noProof/>
          <w:kern w:val="0"/>
          <w:sz w:val="20"/>
        </w:rPr>
        <w:t>(1), 323–328.</w:t>
      </w:r>
    </w:p>
    <w:p w14:paraId="5671CDF2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Guilligay, D., Tarendeau, F., Resa-Infante, P., Coloma, R., Crepin, T., Sehr, P., … Hart, D. J. (2008). The structural basis for cap binding by influenza virus polymerase subunit PB2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Nature Structural &amp; Molecular Biology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15</w:t>
      </w:r>
      <w:r w:rsidRPr="007259A9">
        <w:rPr>
          <w:rFonts w:ascii="Times New Roman" w:hAnsi="Times New Roman" w:cs="Times New Roman"/>
          <w:noProof/>
          <w:kern w:val="0"/>
          <w:sz w:val="20"/>
        </w:rPr>
        <w:t>(5), 500.</w:t>
      </w:r>
    </w:p>
    <w:p w14:paraId="66F69208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Hale, B. G., Barclay, W. S., Randall, R. E., &amp; Russell, R. J. (2008). Structure of an avian influenza A virus NS1 protein effector domain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Virology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378</w:t>
      </w:r>
      <w:r w:rsidRPr="007259A9">
        <w:rPr>
          <w:rFonts w:ascii="Times New Roman" w:hAnsi="Times New Roman" w:cs="Times New Roman"/>
          <w:noProof/>
          <w:kern w:val="0"/>
          <w:sz w:val="20"/>
        </w:rPr>
        <w:t>(1), 1–5.</w:t>
      </w:r>
    </w:p>
    <w:p w14:paraId="1C4D23EF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Hale, B. G., Jackson, D., Chen, Y.-H., Lamb, R. A., &amp; Randall, R. E. (2006). Influenza A virus NS1 protein binds p85β and activates phosphatidylinositol-3-kinase signaling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Proceedings of the National Academy of Sciences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103</w:t>
      </w:r>
      <w:r w:rsidRPr="007259A9">
        <w:rPr>
          <w:rFonts w:ascii="Times New Roman" w:hAnsi="Times New Roman" w:cs="Times New Roman"/>
          <w:noProof/>
          <w:kern w:val="0"/>
          <w:sz w:val="20"/>
        </w:rPr>
        <w:t>(38), 14194–14199.</w:t>
      </w:r>
    </w:p>
    <w:p w14:paraId="5668584C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Hale, B. G., Kerry, P. S., Jackson, D., Precious, B. L., Gray, A., Killip, M. J., … Russell, R. J. (2010). Structural insights into phosphoinositide 3-kinase </w:t>
      </w:r>
      <w:r w:rsidRPr="007259A9">
        <w:rPr>
          <w:rFonts w:ascii="Times New Roman" w:hAnsi="Times New Roman" w:cs="Times New Roman"/>
          <w:noProof/>
          <w:kern w:val="0"/>
          <w:sz w:val="20"/>
        </w:rPr>
        <w:lastRenderedPageBreak/>
        <w:t xml:space="preserve">activation by the influenza A virus NS1 protein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Proceedings of the National Academy of Sciences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107</w:t>
      </w:r>
      <w:r w:rsidRPr="007259A9">
        <w:rPr>
          <w:rFonts w:ascii="Times New Roman" w:hAnsi="Times New Roman" w:cs="Times New Roman"/>
          <w:noProof/>
          <w:kern w:val="0"/>
          <w:sz w:val="20"/>
        </w:rPr>
        <w:t>(5), 1954–1959.</w:t>
      </w:r>
    </w:p>
    <w:p w14:paraId="7C103898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Hale, B. G., Knebel, A., Botting, C. H., Galloway, C. S., Precious, B. L., Jackson, D., … Randall, R. E. (2009). CDK/ERK-mediated phosphorylation of the human influenza A virus NS1 protein at threonine-215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Virology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383</w:t>
      </w:r>
      <w:r w:rsidRPr="007259A9">
        <w:rPr>
          <w:rFonts w:ascii="Times New Roman" w:hAnsi="Times New Roman" w:cs="Times New Roman"/>
          <w:noProof/>
          <w:kern w:val="0"/>
          <w:sz w:val="20"/>
        </w:rPr>
        <w:t>(1), 6–11.</w:t>
      </w:r>
    </w:p>
    <w:p w14:paraId="15580905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Hale, B. G., Randall, R. E., Ortín, J., &amp; Jackson, D. (2008). The multifunctional NS1 protein of influenza A viruses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Journal of General Virology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89</w:t>
      </w:r>
      <w:r w:rsidRPr="007259A9">
        <w:rPr>
          <w:rFonts w:ascii="Times New Roman" w:hAnsi="Times New Roman" w:cs="Times New Roman"/>
          <w:noProof/>
          <w:kern w:val="0"/>
          <w:sz w:val="20"/>
        </w:rPr>
        <w:t>(10), 2359–2376.</w:t>
      </w:r>
    </w:p>
    <w:p w14:paraId="6D5ECA92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Hale, B. G., Steel, J., Medina, R. A., Manicassamy, B., Ye, J., Hickman, D., … Perez, D. R. (2010). Inefficient control of host gene expression by the 2009 pandemic H1N1 influenza A virus NS1 protein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Journal of Virology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84</w:t>
      </w:r>
      <w:r w:rsidRPr="007259A9">
        <w:rPr>
          <w:rFonts w:ascii="Times New Roman" w:hAnsi="Times New Roman" w:cs="Times New Roman"/>
          <w:noProof/>
          <w:kern w:val="0"/>
          <w:sz w:val="20"/>
        </w:rPr>
        <w:t>(14), 6909–6922.</w:t>
      </w:r>
    </w:p>
    <w:p w14:paraId="688E475C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He, X., Zhou, J., Bartlam, M., Zhang, R., Ma, J., Lou, Z., … Zeng, Z. (2008). Crystal structure of the polymerase PA C–PB1 N complex from an avian influenza H5N1 virus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Nature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454</w:t>
      </w:r>
      <w:r w:rsidRPr="007259A9">
        <w:rPr>
          <w:rFonts w:ascii="Times New Roman" w:hAnsi="Times New Roman" w:cs="Times New Roman"/>
          <w:noProof/>
          <w:kern w:val="0"/>
          <w:sz w:val="20"/>
        </w:rPr>
        <w:t>(7208), 1123–1126.</w:t>
      </w:r>
    </w:p>
    <w:p w14:paraId="35548C3C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Hui, E. K.-W., Smee, D. F., Wong, M.-H., &amp; Nayak, D. P. (2006). Mutations in influenza virus M1 CCHH, the putative zinc finger motif, cause attenuation in mice and protect mice against lethal influenza virus infection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Journal of Virology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80</w:t>
      </w:r>
      <w:r w:rsidRPr="007259A9">
        <w:rPr>
          <w:rFonts w:ascii="Times New Roman" w:hAnsi="Times New Roman" w:cs="Times New Roman"/>
          <w:noProof/>
          <w:kern w:val="0"/>
          <w:sz w:val="20"/>
        </w:rPr>
        <w:t>(12), 5697–5707.</w:t>
      </w:r>
    </w:p>
    <w:p w14:paraId="07949E49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Jung, T. E., &amp; Brownlee, G. G. (2006). A new promoter-binding site in the PB1 subunit of the influenza A virus polymerase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Journal of General Virology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87</w:t>
      </w:r>
      <w:r w:rsidRPr="007259A9">
        <w:rPr>
          <w:rFonts w:ascii="Times New Roman" w:hAnsi="Times New Roman" w:cs="Times New Roman"/>
          <w:noProof/>
          <w:kern w:val="0"/>
          <w:sz w:val="20"/>
        </w:rPr>
        <w:t>(3), 679–688.</w:t>
      </w:r>
    </w:p>
    <w:p w14:paraId="6B890ABE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Kochs, G., García-Sastre, A., &amp; Martínez-Sobrido, L. (2007). Multiple anti-interferon actions of the influenza A virus NS1 protein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Journal of Virology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81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(13), </w:t>
      </w:r>
      <w:r w:rsidRPr="007259A9">
        <w:rPr>
          <w:rFonts w:ascii="Times New Roman" w:hAnsi="Times New Roman" w:cs="Times New Roman"/>
          <w:noProof/>
          <w:kern w:val="0"/>
          <w:sz w:val="20"/>
        </w:rPr>
        <w:lastRenderedPageBreak/>
        <w:t>7011–7021.</w:t>
      </w:r>
    </w:p>
    <w:p w14:paraId="036E0C05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Li, Y., Yamakita, Y., &amp; Krug, R. M. (1998). Regulation of a nuclear export signal by an adjacent inhibitory sequence: the effector domain of the influenza virus NS1 protein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Proceedings of the National Academy of Sciences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95</w:t>
      </w:r>
      <w:r w:rsidRPr="007259A9">
        <w:rPr>
          <w:rFonts w:ascii="Times New Roman" w:hAnsi="Times New Roman" w:cs="Times New Roman"/>
          <w:noProof/>
          <w:kern w:val="0"/>
          <w:sz w:val="20"/>
        </w:rPr>
        <w:t>(9), 4864–4869.</w:t>
      </w:r>
    </w:p>
    <w:p w14:paraId="2FCFCBFF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Long, J.-X., Peng, D.-X., Liu, Y.-L., Wu, Y.-T., &amp; Liu, X.-F. (2008). Virulence of H5N1 avian influenza virus enhanced by a 15-nucleotide deletion in the viral nonstructural gene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Virus Genes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36</w:t>
      </w:r>
      <w:r w:rsidRPr="007259A9">
        <w:rPr>
          <w:rFonts w:ascii="Times New Roman" w:hAnsi="Times New Roman" w:cs="Times New Roman"/>
          <w:noProof/>
          <w:kern w:val="0"/>
          <w:sz w:val="20"/>
        </w:rPr>
        <w:t>(3), 471–478.</w:t>
      </w:r>
    </w:p>
    <w:p w14:paraId="51D1C79C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Manzoor, R., Sakoda, Y., Nomura, N., Tsuda, Y., Ozaki, H., Okamatsu, M., &amp; Kida, H. (2009). PB2 protein of a highly pathogenic avian influenza virus strain A/chicken/Yamaguchi/7/2004 (H5N1) determines its replication potential in pigs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Journal of Virology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83</w:t>
      </w:r>
      <w:r w:rsidRPr="007259A9">
        <w:rPr>
          <w:rFonts w:ascii="Times New Roman" w:hAnsi="Times New Roman" w:cs="Times New Roman"/>
          <w:noProof/>
          <w:kern w:val="0"/>
          <w:sz w:val="20"/>
        </w:rPr>
        <w:t>(4), 1572–1578.</w:t>
      </w:r>
    </w:p>
    <w:p w14:paraId="77E37A91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Mukaigawa, J., &amp; Nayak, D. P. (1991). Two signals mediate nuclear localization of influenza virus (A/WSN/33) polymerase basic protein 2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Journal of Virology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65</w:t>
      </w:r>
      <w:r w:rsidRPr="007259A9">
        <w:rPr>
          <w:rFonts w:ascii="Times New Roman" w:hAnsi="Times New Roman" w:cs="Times New Roman"/>
          <w:noProof/>
          <w:kern w:val="0"/>
          <w:sz w:val="20"/>
        </w:rPr>
        <w:t>(1), 245–253.</w:t>
      </w:r>
    </w:p>
    <w:p w14:paraId="6CE21724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Noah, D. L., Twu, K. Y., &amp; Krug, R. M. (2003). Cellular antiviral responses against influenza A virus are countered at the posttranscriptional level by the viral NS1A protein via its binding to a cellular protein required for the 3′ end processing of cellular pre-mRNAS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Virology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307</w:t>
      </w:r>
      <w:r w:rsidRPr="007259A9">
        <w:rPr>
          <w:rFonts w:ascii="Times New Roman" w:hAnsi="Times New Roman" w:cs="Times New Roman"/>
          <w:noProof/>
          <w:kern w:val="0"/>
          <w:sz w:val="20"/>
        </w:rPr>
        <w:t>(2), 386–395.</w:t>
      </w:r>
    </w:p>
    <w:p w14:paraId="389EB3B1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Poole, E. L., Medcalf, L., Elton, D., &amp; Digard, P. (2007). Evidence that the C-terminal PB2-binding region of the influenza A virus PB1 protein is a discrete α-helical domain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FEBS Letters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581</w:t>
      </w:r>
      <w:r w:rsidRPr="007259A9">
        <w:rPr>
          <w:rFonts w:ascii="Times New Roman" w:hAnsi="Times New Roman" w:cs="Times New Roman"/>
          <w:noProof/>
          <w:kern w:val="0"/>
          <w:sz w:val="20"/>
        </w:rPr>
        <w:t>(27), 5300–5306.</w:t>
      </w:r>
    </w:p>
    <w:p w14:paraId="3B6071A1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Schroeder, C., Heider, H., Möncke-Buchner, E., &amp; Lin, T.-I. (2005). The influenza virus ion channel and maturation cofactor M2 is a cholesterol-binding protein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lastRenderedPageBreak/>
        <w:t>European Biophysics Journal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34</w:t>
      </w:r>
      <w:r w:rsidRPr="007259A9">
        <w:rPr>
          <w:rFonts w:ascii="Times New Roman" w:hAnsi="Times New Roman" w:cs="Times New Roman"/>
          <w:noProof/>
          <w:kern w:val="0"/>
          <w:sz w:val="20"/>
        </w:rPr>
        <w:t>(1), 52–66.</w:t>
      </w:r>
    </w:p>
    <w:p w14:paraId="7DF40FA4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Seo, S. H., Hoffmann, E., &amp; Webster, R. G. (2002). Lethal H5N1 influenza viruses escape host anti-viral cytokine responses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Nature Medicine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8</w:t>
      </w:r>
      <w:r w:rsidRPr="007259A9">
        <w:rPr>
          <w:rFonts w:ascii="Times New Roman" w:hAnsi="Times New Roman" w:cs="Times New Roman"/>
          <w:noProof/>
          <w:kern w:val="0"/>
          <w:sz w:val="20"/>
        </w:rPr>
        <w:t>(9), 950–954.</w:t>
      </w:r>
    </w:p>
    <w:p w14:paraId="170904D6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Shimizu, T., Takizawa, N., Watanabe, K., Nagata, K., &amp; Kobayashi, N. (2011). Crucial role of the influenza virus NS2 (NEP) C-terminal domain in M1 binding and nuclear export of vRNP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FEBS Letters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585</w:t>
      </w:r>
      <w:r w:rsidRPr="007259A9">
        <w:rPr>
          <w:rFonts w:ascii="Times New Roman" w:hAnsi="Times New Roman" w:cs="Times New Roman"/>
          <w:noProof/>
          <w:kern w:val="0"/>
          <w:sz w:val="20"/>
        </w:rPr>
        <w:t>(1), 41–46.</w:t>
      </w:r>
    </w:p>
    <w:p w14:paraId="500B3BC4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Shin, Y.-K., Li, Y., Liu, Q., Anderson, D. H., Babiuk, L. A., &amp; Zhou, Y. (2007). SH3 binding motif 1 in influenza A virus NS1 protein is essential for PI3K/Akt signaling pathway activation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Journal of Virology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81</w:t>
      </w:r>
      <w:r w:rsidRPr="007259A9">
        <w:rPr>
          <w:rFonts w:ascii="Times New Roman" w:hAnsi="Times New Roman" w:cs="Times New Roman"/>
          <w:noProof/>
          <w:kern w:val="0"/>
          <w:sz w:val="20"/>
        </w:rPr>
        <w:t>(23), 12730–12739.</w:t>
      </w:r>
    </w:p>
    <w:p w14:paraId="5A00A69E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Sugiyama, K., Obayashi, E., Kawaguchi, A., Suzuki, Y., Tame, J. R. H., Nagata, K., &amp; Park, S. (2009). Structural insight into the essential PB1–PB2 subunit contact of the influenza virus RNA polymerase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The EMBO Journal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28</w:t>
      </w:r>
      <w:r w:rsidRPr="007259A9">
        <w:rPr>
          <w:rFonts w:ascii="Times New Roman" w:hAnsi="Times New Roman" w:cs="Times New Roman"/>
          <w:noProof/>
          <w:kern w:val="0"/>
          <w:sz w:val="20"/>
        </w:rPr>
        <w:t>(12), 1803–1811.</w:t>
      </w:r>
    </w:p>
    <w:p w14:paraId="6604E220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Tarendeau, F., Boudet, J., Guilligay, D., Mas, P. J., Bougault, C. M., Boulo, S., … Ellenberg, J. (2007). Structure and nuclear import function of the C-terminal domain of influenza virus polymerase PB2 subunit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Nature Structural &amp; Molecular Biology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14</w:t>
      </w:r>
      <w:r w:rsidRPr="007259A9">
        <w:rPr>
          <w:rFonts w:ascii="Times New Roman" w:hAnsi="Times New Roman" w:cs="Times New Roman"/>
          <w:noProof/>
          <w:kern w:val="0"/>
          <w:sz w:val="20"/>
        </w:rPr>
        <w:t>(3), 229–233.</w:t>
      </w:r>
    </w:p>
    <w:p w14:paraId="6463C096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Toyoda, T., Adyshev, D. M., Kobayashi, M., Iwata, A., &amp; Ishihama, A. (1996). Molecular assembly of the influenza virus RNA polymerase: determination of the subunit-subunit contact sites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Journal of General Virology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77</w:t>
      </w:r>
      <w:r w:rsidRPr="007259A9">
        <w:rPr>
          <w:rFonts w:ascii="Times New Roman" w:hAnsi="Times New Roman" w:cs="Times New Roman"/>
          <w:noProof/>
          <w:kern w:val="0"/>
          <w:sz w:val="20"/>
        </w:rPr>
        <w:t>(9), 2149–2157.</w:t>
      </w:r>
    </w:p>
    <w:p w14:paraId="61E027F6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Twu, K. Y., Kuo, R.-L., Marklund, J., &amp; Krug, R. M. (2007). The H5N1 influenza virus NS genes selected after 1998 enhance virus replication in mammalian cells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Journal of Virology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81</w:t>
      </w:r>
      <w:r w:rsidRPr="007259A9">
        <w:rPr>
          <w:rFonts w:ascii="Times New Roman" w:hAnsi="Times New Roman" w:cs="Times New Roman"/>
          <w:noProof/>
          <w:kern w:val="0"/>
          <w:sz w:val="20"/>
        </w:rPr>
        <w:t>(15), 8112–8121.</w:t>
      </w:r>
    </w:p>
    <w:p w14:paraId="6F69F0AA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lastRenderedPageBreak/>
        <w:t xml:space="preserve">Weber, F., Kochs, G., Gruber, S., &amp; Haller, O. (1998). A classical bipartite nuclear localization signal on Thogoto and influenza A virus nucleoproteins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Virology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250</w:t>
      </w:r>
      <w:r w:rsidRPr="007259A9">
        <w:rPr>
          <w:rFonts w:ascii="Times New Roman" w:hAnsi="Times New Roman" w:cs="Times New Roman"/>
          <w:noProof/>
          <w:kern w:val="0"/>
          <w:sz w:val="20"/>
        </w:rPr>
        <w:t>(1), 9–18.</w:t>
      </w:r>
    </w:p>
    <w:p w14:paraId="4E42A3F7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Ye, Q., Krug, R. M., &amp; Tao, Y. J. (2006). The mechanism by which influenza A virus nucleoprotein forms oligomers and binds RNA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Nature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444</w:t>
      </w:r>
      <w:r w:rsidRPr="007259A9">
        <w:rPr>
          <w:rFonts w:ascii="Times New Roman" w:hAnsi="Times New Roman" w:cs="Times New Roman"/>
          <w:noProof/>
          <w:kern w:val="0"/>
          <w:sz w:val="20"/>
        </w:rPr>
        <w:t>(7122), 1078–1082.</w:t>
      </w:r>
    </w:p>
    <w:p w14:paraId="6D991E75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kern w:val="0"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Ye, Z., Liu, T., Offringa, D. P., McInnis, J., &amp; Levandowski, R. A. (1999). Association of influenza virus matrix protein with ribonucleoproteins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Journal of Virology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73</w:t>
      </w:r>
      <w:r w:rsidRPr="007259A9">
        <w:rPr>
          <w:rFonts w:ascii="Times New Roman" w:hAnsi="Times New Roman" w:cs="Times New Roman"/>
          <w:noProof/>
          <w:kern w:val="0"/>
          <w:sz w:val="20"/>
        </w:rPr>
        <w:t>(9), 7467–7473.</w:t>
      </w:r>
    </w:p>
    <w:p w14:paraId="263265A4" w14:textId="77777777" w:rsidR="007259A9" w:rsidRPr="007259A9" w:rsidRDefault="007259A9" w:rsidP="007259A9">
      <w:pPr>
        <w:autoSpaceDE w:val="0"/>
        <w:autoSpaceDN w:val="0"/>
        <w:adjustRightInd w:val="0"/>
        <w:spacing w:line="480" w:lineRule="auto"/>
        <w:ind w:left="480" w:hanging="480"/>
        <w:jc w:val="left"/>
        <w:rPr>
          <w:rFonts w:ascii="Times New Roman" w:hAnsi="Times New Roman" w:cs="Times New Roman"/>
          <w:noProof/>
          <w:sz w:val="20"/>
        </w:rPr>
      </w:pP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Yin, C., Khan, J. A., Swapna, G. V. T., Ertekin, A., Krug, R. M., Tong, L., &amp; Montelione, G. T. (2007). Conserved surface features form the double-stranded RNA binding site of non-structural protein 1 (NS1) from influenza A and B viruses.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Journal of Biological Chemistry</w:t>
      </w:r>
      <w:r w:rsidRPr="007259A9">
        <w:rPr>
          <w:rFonts w:ascii="Times New Roman" w:hAnsi="Times New Roman" w:cs="Times New Roman"/>
          <w:noProof/>
          <w:kern w:val="0"/>
          <w:sz w:val="20"/>
        </w:rPr>
        <w:t xml:space="preserve">, </w:t>
      </w:r>
      <w:r w:rsidRPr="007259A9">
        <w:rPr>
          <w:rFonts w:ascii="Times New Roman" w:hAnsi="Times New Roman" w:cs="Times New Roman"/>
          <w:i/>
          <w:iCs/>
          <w:noProof/>
          <w:kern w:val="0"/>
          <w:sz w:val="20"/>
        </w:rPr>
        <w:t>282</w:t>
      </w:r>
      <w:r w:rsidRPr="007259A9">
        <w:rPr>
          <w:rFonts w:ascii="Times New Roman" w:hAnsi="Times New Roman" w:cs="Times New Roman"/>
          <w:noProof/>
          <w:kern w:val="0"/>
          <w:sz w:val="20"/>
        </w:rPr>
        <w:t>(28), 20584–20592.</w:t>
      </w:r>
    </w:p>
    <w:p w14:paraId="21F6E5B5" w14:textId="76721739" w:rsidR="000746C2" w:rsidRPr="00E3279A" w:rsidRDefault="000746C2" w:rsidP="007259A9">
      <w:pPr>
        <w:autoSpaceDE w:val="0"/>
        <w:autoSpaceDN w:val="0"/>
        <w:adjustRightInd w:val="0"/>
        <w:spacing w:line="480" w:lineRule="auto"/>
        <w:ind w:left="640" w:hanging="640"/>
        <w:jc w:val="left"/>
        <w:rPr>
          <w:rFonts w:ascii="Times New Roman" w:hAnsi="Times New Roman" w:cs="Times New Roman"/>
        </w:rPr>
      </w:pPr>
      <w:r w:rsidRPr="00E3279A">
        <w:rPr>
          <w:rFonts w:ascii="Times New Roman" w:hAnsi="Times New Roman" w:cs="Times New Roman"/>
        </w:rPr>
        <w:fldChar w:fldCharType="end"/>
      </w:r>
    </w:p>
    <w:sectPr w:rsidR="000746C2" w:rsidRPr="00E3279A" w:rsidSect="002A17FC">
      <w:pgSz w:w="15840" w:h="12240" w:orient="landscape"/>
      <w:pgMar w:top="1800" w:right="1440" w:bottom="1800" w:left="1440" w:header="720" w:footer="720" w:gutter="0"/>
      <w:lnNumType w:countBy="1" w:restart="continuous"/>
      <w:cols w:space="720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66C39"/>
    <w:rsid w:val="00047B3E"/>
    <w:rsid w:val="00056628"/>
    <w:rsid w:val="000746C2"/>
    <w:rsid w:val="00150D98"/>
    <w:rsid w:val="00184988"/>
    <w:rsid w:val="001E1E42"/>
    <w:rsid w:val="00217FDB"/>
    <w:rsid w:val="00266C39"/>
    <w:rsid w:val="002958E1"/>
    <w:rsid w:val="002A17FC"/>
    <w:rsid w:val="002F5097"/>
    <w:rsid w:val="00327068"/>
    <w:rsid w:val="0036194E"/>
    <w:rsid w:val="003B6113"/>
    <w:rsid w:val="003C44A1"/>
    <w:rsid w:val="003F2376"/>
    <w:rsid w:val="003F63AD"/>
    <w:rsid w:val="00504123"/>
    <w:rsid w:val="00584C75"/>
    <w:rsid w:val="005B736C"/>
    <w:rsid w:val="005E70C0"/>
    <w:rsid w:val="005F498D"/>
    <w:rsid w:val="006300A0"/>
    <w:rsid w:val="006D4C04"/>
    <w:rsid w:val="006E5628"/>
    <w:rsid w:val="007051C0"/>
    <w:rsid w:val="007106D0"/>
    <w:rsid w:val="007259A9"/>
    <w:rsid w:val="0077530E"/>
    <w:rsid w:val="007A00FF"/>
    <w:rsid w:val="008653B9"/>
    <w:rsid w:val="008A5540"/>
    <w:rsid w:val="008F0BDE"/>
    <w:rsid w:val="00A94914"/>
    <w:rsid w:val="00AB72B3"/>
    <w:rsid w:val="00B16E9D"/>
    <w:rsid w:val="00B31DB1"/>
    <w:rsid w:val="00B442C0"/>
    <w:rsid w:val="00B852B6"/>
    <w:rsid w:val="00BE38E5"/>
    <w:rsid w:val="00BE7195"/>
    <w:rsid w:val="00BF1C95"/>
    <w:rsid w:val="00CD7EA1"/>
    <w:rsid w:val="00CE77EA"/>
    <w:rsid w:val="00D904AF"/>
    <w:rsid w:val="00DB7B22"/>
    <w:rsid w:val="00DC6DDA"/>
    <w:rsid w:val="00E24C26"/>
    <w:rsid w:val="00E3279A"/>
    <w:rsid w:val="00E4266B"/>
    <w:rsid w:val="00E51E17"/>
    <w:rsid w:val="00E7045F"/>
    <w:rsid w:val="00E77F31"/>
    <w:rsid w:val="00E840F2"/>
    <w:rsid w:val="00E859F1"/>
    <w:rsid w:val="00E85DD8"/>
    <w:rsid w:val="00E97E45"/>
    <w:rsid w:val="00EF5B62"/>
    <w:rsid w:val="00F57B8D"/>
    <w:rsid w:val="00FB03CD"/>
    <w:rsid w:val="00FB439C"/>
    <w:rsid w:val="00FF56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102416B"/>
  <w15:chartTrackingRefBased/>
  <w15:docId w15:val="{05767E36-68BD-FA4C-A467-F173403771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DC6DD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Revision"/>
    <w:hidden/>
    <w:uiPriority w:val="99"/>
    <w:semiHidden/>
    <w:rsid w:val="00B31DB1"/>
  </w:style>
  <w:style w:type="character" w:styleId="a5">
    <w:name w:val="line number"/>
    <w:basedOn w:val="a0"/>
    <w:uiPriority w:val="99"/>
    <w:semiHidden/>
    <w:unhideWhenUsed/>
    <w:rsid w:val="002A17F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4F6AF53-F96F-4788-ACAC-1A7506E419C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9</Pages>
  <Words>37404</Words>
  <Characters>213206</Characters>
  <Application>Microsoft Office Word</Application>
  <DocSecurity>0</DocSecurity>
  <Lines>1776</Lines>
  <Paragraphs>50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01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ong</dc:creator>
  <cp:keywords/>
  <dc:description/>
  <cp:lastModifiedBy>Chong</cp:lastModifiedBy>
  <cp:revision>4</cp:revision>
  <dcterms:created xsi:type="dcterms:W3CDTF">2022-07-02T05:56:00Z</dcterms:created>
  <dcterms:modified xsi:type="dcterms:W3CDTF">2022-07-21T02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bmc-veterinary-research</vt:lpwstr>
  </property>
  <property fmtid="{D5CDD505-2E9C-101B-9397-08002B2CF9AE}" pid="5" name="Mendeley Recent Style Name 1_1">
    <vt:lpwstr>BMC Veterinary Research</vt:lpwstr>
  </property>
  <property fmtid="{D5CDD505-2E9C-101B-9397-08002B2CF9AE}" pid="6" name="Mendeley Recent Style Id 2_1">
    <vt:lpwstr>http://www.zotero.org/styles/begell-house-apa</vt:lpwstr>
  </property>
  <property fmtid="{D5CDD505-2E9C-101B-9397-08002B2CF9AE}" pid="7" name="Mendeley Recent Style Name 2_1">
    <vt:lpwstr>Begell House - APA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expert-review-of-vaccines</vt:lpwstr>
  </property>
  <property fmtid="{D5CDD505-2E9C-101B-9397-08002B2CF9AE}" pid="11" name="Mendeley Recent Style Name 4_1">
    <vt:lpwstr>Expert Review of Vaccines</vt:lpwstr>
  </property>
  <property fmtid="{D5CDD505-2E9C-101B-9397-08002B2CF9AE}" pid="12" name="Mendeley Recent Style Id 5_1">
    <vt:lpwstr>http://www.zotero.org/styles/journal-of-virology</vt:lpwstr>
  </property>
  <property fmtid="{D5CDD505-2E9C-101B-9397-08002B2CF9AE}" pid="13" name="Mendeley Recent Style Name 5_1">
    <vt:lpwstr>Journal of Virology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plos-pathogens</vt:lpwstr>
  </property>
  <property fmtid="{D5CDD505-2E9C-101B-9397-08002B2CF9AE}" pid="19" name="Mendeley Recent Style Name 8_1">
    <vt:lpwstr>PLOS Pathogens</vt:lpwstr>
  </property>
  <property fmtid="{D5CDD505-2E9C-101B-9397-08002B2CF9AE}" pid="20" name="Mendeley Recent Style Id 9_1">
    <vt:lpwstr>http://www.zotero.org/styles/taylor-and-francis-apa</vt:lpwstr>
  </property>
  <property fmtid="{D5CDD505-2E9C-101B-9397-08002B2CF9AE}" pid="21" name="Mendeley Recent Style Name 9_1">
    <vt:lpwstr>Taylor &amp; Francis - APA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eb49221-6428-39f8-b1e4-15a6bcf3a8d0</vt:lpwstr>
  </property>
  <property fmtid="{D5CDD505-2E9C-101B-9397-08002B2CF9AE}" pid="24" name="Mendeley Citation Style_1">
    <vt:lpwstr>http://www.zotero.org/styles/taylor-and-francis-apa</vt:lpwstr>
  </property>
</Properties>
</file>